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1A63" w:rsidRPr="007C40A8" w:rsidRDefault="008C512B">
      <w:pPr>
        <w:rPr>
          <w:b/>
          <w:sz w:val="36"/>
          <w:szCs w:val="36"/>
        </w:rPr>
      </w:pPr>
      <w:bookmarkStart w:id="0" w:name="_GoBack"/>
      <w:r w:rsidRPr="007C40A8">
        <w:rPr>
          <w:b/>
          <w:sz w:val="36"/>
          <w:szCs w:val="36"/>
        </w:rPr>
        <w:t>S2</w:t>
      </w:r>
      <w:r w:rsidR="00183FDB" w:rsidRPr="007C40A8">
        <w:rPr>
          <w:b/>
          <w:sz w:val="36"/>
          <w:szCs w:val="36"/>
        </w:rPr>
        <w:t xml:space="preserve"> </w:t>
      </w:r>
      <w:r w:rsidR="007C40A8" w:rsidRPr="007C40A8">
        <w:rPr>
          <w:b/>
          <w:sz w:val="36"/>
          <w:szCs w:val="36"/>
        </w:rPr>
        <w:t>File</w:t>
      </w:r>
    </w:p>
    <w:bookmarkEnd w:id="0"/>
    <w:p w:rsidR="00183FDB" w:rsidRPr="00183FDB" w:rsidRDefault="00183FDB" w:rsidP="00183FDB">
      <w:pPr>
        <w:spacing w:after="240" w:line="480" w:lineRule="auto"/>
        <w:rPr>
          <w:rFonts w:ascii="Calibri" w:eastAsia="MS Mincho" w:hAnsi="Calibri" w:cs="Times New Roman"/>
        </w:rPr>
      </w:pPr>
      <w:r w:rsidRPr="00183FDB">
        <w:rPr>
          <w:rFonts w:ascii="Calibri" w:eastAsia="MS Mincho" w:hAnsi="Calibri" w:cs="Times New Roman"/>
        </w:rPr>
        <w:t xml:space="preserve">MTM completed the research as part of an MPhil in Public Health during postgraduate training in public health. </w:t>
      </w:r>
      <w:r w:rsidRPr="008C512B">
        <w:rPr>
          <w:rFonts w:ascii="Calibri" w:eastAsia="MS Mincho" w:hAnsi="Calibri" w:cs="Times New Roman"/>
        </w:rPr>
        <w:t xml:space="preserve">MTM also has degrees in medicine </w:t>
      </w:r>
      <w:r w:rsidR="00334412" w:rsidRPr="008C512B">
        <w:rPr>
          <w:rFonts w:ascii="Calibri" w:eastAsia="MS Mincho" w:hAnsi="Calibri" w:cs="Times New Roman"/>
        </w:rPr>
        <w:t>(MBBS), English Literature (MA Hons) and Journalism (MSc)</w:t>
      </w:r>
      <w:r w:rsidRPr="008C512B">
        <w:rPr>
          <w:rFonts w:ascii="Calibri" w:eastAsia="MS Mincho" w:hAnsi="Calibri" w:cs="Times New Roman"/>
        </w:rPr>
        <w:t>. She completed</w:t>
      </w:r>
      <w:r w:rsidRPr="00183FDB">
        <w:rPr>
          <w:rFonts w:ascii="Calibri" w:eastAsia="MS Mincho" w:hAnsi="Calibri" w:cs="Times New Roman"/>
        </w:rPr>
        <w:t xml:space="preserve"> training in qualitative research as part of her MPhil, but this was her first experience of qualitative research in practice. OM is nearing completion of postgraduate training in public health and a PhD. He holds degrees in medicine (BM </w:t>
      </w:r>
      <w:proofErr w:type="spellStart"/>
      <w:r w:rsidRPr="00183FDB">
        <w:rPr>
          <w:rFonts w:ascii="Calibri" w:eastAsia="MS Mincho" w:hAnsi="Calibri" w:cs="Times New Roman"/>
        </w:rPr>
        <w:t>BCh</w:t>
      </w:r>
      <w:proofErr w:type="spellEnd"/>
      <w:r w:rsidRPr="00183FDB">
        <w:rPr>
          <w:rFonts w:ascii="Calibri" w:eastAsia="MS Mincho" w:hAnsi="Calibri" w:cs="Times New Roman"/>
        </w:rPr>
        <w:t>) and public health (MPH). He has previously published work on the potential effects and evaluation of food taxes.</w:t>
      </w:r>
      <w:r w:rsidRPr="00183FDB">
        <w:rPr>
          <w:rFonts w:ascii="Calibri" w:eastAsia="MS Mincho" w:hAnsi="Calibri" w:cs="Times New Roman"/>
        </w:rPr>
        <w:fldChar w:fldCharType="begin">
          <w:fldData xml:space="preserve">PEVuZE5vdGU+PENpdGU+PEF1dGhvcj5NeXR0b248L0F1dGhvcj48WWVhcj4yMDEyPC9ZZWFyPjxS
ZWNOdW0+MTE0ODQ8L1JlY051bT48RGlzcGxheVRleHQ+WzEtN108L0Rpc3BsYXlUZXh0PjxyZWNv
cmQ+PHJlYy1udW1iZXI+MTE0ODQ8L3JlYy1udW1iZXI+PGZvcmVpZ24ta2V5cz48a2V5IGFwcD0i
RU4iIGRiLWlkPSJyczVycHNyZXZweHIyb2VyNTlkcHJ2Mm4weHh2emFkZWY1OXQiIHRpbWVzdGFt
cD0iMTQ0NDM5MzM2MyI+MTE0ODQ8L2tleT48L2ZvcmVpZ24ta2V5cz48cmVmLXR5cGUgbmFtZT0i
Sm91cm5hbCBBcnRpY2xlIj4xNzwvcmVmLXR5cGU+PGNvbnRyaWJ1dG9ycz48YXV0aG9ycz48YXV0
aG9yPk15dHRvbiwgT2xpdmVyIFQ8L2F1dGhvcj48YXV0aG9yPkNsYXJrZSwgRHVzaHk8L2F1dGhv
cj48YXV0aG9yPlJheW5lciwgTWlrZTwvYXV0aG9yPjwvYXV0aG9ycz48L2NvbnRyaWJ1dG9ycz48
dGl0bGVzPjx0aXRsZT5UYXhpbmcgdW5oZWFsdGh5IGZvb2QgYW5kIGRyaW5rcyB0byBpbXByb3Zl
IGhlYWx0aDwvdGl0bGU+PHNlY29uZGFyeS10aXRsZT5CTUo8L3NlY29uZGFyeS10aXRsZT48L3Rp
dGxlcz48cGVyaW9kaWNhbD48ZnVsbC10aXRsZT5CTUo8L2Z1bGwtdGl0bGU+PGFiYnItMT5CTUo8
L2FiYnItMT48YWJici0yPkJNSjwvYWJici0yPjwvcGVyaW9kaWNhbD48dm9sdW1lPjM0NDwvdm9s
dW1lPjxkYXRlcz48eWVhcj4yMDEyPC95ZWFyPjxwdWItZGF0ZXM+PGRhdGU+MjAxMi0wNS0xNSAy
MjozMjoyMzwvZGF0ZT48L3B1Yi1kYXRlcz48L2RhdGVzPjx1cmxzPjxyZWxhdGVkLXVybHM+PHVy
bD5odHRwOi8vd3d3LmJtai5jb20vYm1qLzM0NC9ibWouZTI5MzEuZnVsbC5wZGY8L3VybD48L3Jl
bGF0ZWQtdXJscz48L3VybHM+PGVsZWN0cm9uaWMtcmVzb3VyY2UtbnVtPjEwLjExMzYvYm1qLmUy
OTMxPC9lbGVjdHJvbmljLXJlc291cmNlLW51bT48L3JlY29yZD48L0NpdGU+PENpdGU+PEF1dGhv
cj5NeXR0b248L0F1dGhvcj48WWVhcj4yMDE0PC9ZZWFyPjxSZWNOdW0+MTEzMzM8L1JlY051bT48
cmVjb3JkPjxyZWMtbnVtYmVyPjExMzMzPC9yZWMtbnVtYmVyPjxmb3JlaWduLWtleXM+PGtleSBh
cHA9IkVOIiBkYi1pZD0icnM1cnBzcmV2cHhyMm9lcjU5ZHBydjJuMHh4dnphZGVmNTl0IiB0aW1l
c3RhbXA9IjE0MjU1NzM4NDIiPjExMzMzPC9rZXk+PC9mb3JlaWduLWtleXM+PHJlZi10eXBlIG5h
bWU9IkpvdXJuYWwgQXJ0aWNsZSI+MTc8L3JlZi10eXBlPjxjb250cmlidXRvcnM+PGF1dGhvcnM+
PGF1dGhvcj5NeXR0b24sIE9saXZlciBUPC9hdXRob3I+PGF1dGhvcj5FeWxlcywgSGVsZW48L2F1
dGhvcj48YXV0aG9yPk9naWx2aWUsIERhdmlkPC9hdXRob3I+PC9hdXRob3JzPjwvY29udHJpYnV0
b3JzPjx0aXRsZXM+PHRpdGxlPkV2YWx1YXRpbmcgdGhlIEhlYWx0aCBJbXBhY3RzIG9mIEZvb2Qg
YW5kIEJldmVyYWdlIFRheGVzPC90aXRsZT48c2Vjb25kYXJ5LXRpdGxlPkN1cnJlbnQgT2Jlc2l0
eSBSZXBvcnRzPC9zZWNvbmRhcnktdGl0bGU+PGFsdC10aXRsZT5DdXJyIE9iZXMgUmVwPC9hbHQt
dGl0bGU+PC90aXRsZXM+PHBhZ2VzPjQzMi00Mzk8L3BhZ2VzPjx2b2x1bWU+Mzwvdm9sdW1lPjxu
dW1iZXI+NDwvbnVtYmVyPjxrZXl3b3Jkcz48a2V5d29yZD5Gb29kPC9rZXl3b3JkPjxrZXl3b3Jk
PkJldmVyYWdlczwva2V5d29yZD48a2V5d29yZD5UYXg8L2tleXdvcmQ+PGtleXdvcmQ+RXZhbHVh
dGlvbjwva2V5d29yZD48a2V5d29yZD5PYmVzaXR5PC9rZXl3b3JkPjwva2V5d29yZHM+PGRhdGVz
Pjx5ZWFyPjIwMTQ8L3llYXI+PHB1Yi1kYXRlcz48ZGF0ZT4yMDE0LzEyLzAxPC9kYXRlPjwvcHVi
LWRhdGVzPjwvZGF0ZXM+PHB1Ymxpc2hlcj5TcHJpbmdlciBVUzwvcHVibGlzaGVyPjx1cmxzPjxy
ZWxhdGVkLXVybHM+PHVybD5odHRwOi8vZHguZG9pLm9yZy8xMC4xMDA3L3MxMzY3OS0wMTQtMDEy
My14PC91cmw+PC9yZWxhdGVkLXVybHM+PC91cmxzPjxlbGVjdHJvbmljLXJlc291cmNlLW51bT4x
MC4xMDA3L3MxMzY3OS0wMTQtMDEyMy14PC9lbGVjdHJvbmljLXJlc291cmNlLW51bT48bGFuZ3Vh
Z2U+RW5nbGlzaDwvbGFuZ3VhZ2U+PC9yZWNvcmQ+PC9DaXRlPjxDaXRlPjxBdXRob3I+TXl0dG9u
PC9BdXRob3I+PFllYXI+MjAwNzwvWWVhcj48UmVjTnVtPjExODEyPC9SZWNOdW0+PHJlY29yZD48
cmVjLW51bWJlcj4xMTgxMjwvcmVjLW51bWJlcj48Zm9yZWlnbi1rZXlzPjxrZXkgYXBwPSJFTiIg
ZGItaWQ9InJzNXJwc3JldnB4cjJvZXI1OWRwcnYybjB4eHZ6YWRlZjU5dCIgdGltZXN0YW1wPSIx
NDU5MjY2MjE0Ij4xMTgxMjwva2V5PjwvZm9yZWlnbi1rZXlzPjxyZWYtdHlwZSBuYW1lPSJKb3Vy
bmFsIEFydGljbGUiPjE3PC9yZWYtdHlwZT48Y29udHJpYnV0b3JzPjxhdXRob3JzPjxhdXRob3I+
TXl0dG9uLCBPbGl2ZXI8L2F1dGhvcj48YXV0aG9yPkdyYXksIEFsYXN0YWlyPC9hdXRob3I+PGF1
dGhvcj5SYXluZXIsIE1pa2U8L2F1dGhvcj48YXV0aG9yPlJ1dHRlciwgSGFycnk8L2F1dGhvcj48
L2F1dGhvcnM+PC9jb250cmlidXRvcnM+PHRpdGxlcz48dGl0bGU+Q291bGQgdGFyZ2V0ZWQgZm9v
ZCB0YXhlcyBpbXByb3ZlIGhlYWx0aD88L3RpdGxlPjxzZWNvbmRhcnktdGl0bGU+Sm91cm5hbCBv
ZiBlcGlkZW1pb2xvZ3kgYW5kIGNvbW11bml0eSBoZWFsdGg8L3NlY29uZGFyeS10aXRsZT48L3Rp
dGxlcz48cGVyaW9kaWNhbD48ZnVsbC10aXRsZT5Kb3VybmFsIG9mIEVwaWRlbWlvbG9neSBhbmQg
Q29tbXVuaXR5IEhlYWx0aDwvZnVsbC10aXRsZT48YWJici0xPkouIEVwaWRlbWlvbC4gQ29tbXVu
aXR5IEhlYWx0aDwvYWJici0xPjxhYmJyLTI+SiBFcGlkZW1pb2wgQ29tbXVuaXR5IEhlYWx0aDwv
YWJici0yPjxhYmJyLTM+Sm91cm5hbCBvZiBFcGlkZW1pb2xvZ3kgJmFtcDsgQ29tbXVuaXR5IEhl
YWx0aDwvYWJici0zPjwvcGVyaW9kaWNhbD48cGFnZXM+Njg5LTY5NDwvcGFnZXM+PHZvbHVtZT42
MTwvdm9sdW1lPjxudW1iZXI+ODwvbnVtYmVyPjxkYXRlcz48eWVhcj4yMDA3PC95ZWFyPjwvZGF0
ZXM+PGlzYm4+MTQ3MC0yNzM4PC9pc2JuPjx1cmxzPjwvdXJscz48L3JlY29yZD48L0NpdGU+PENp
dGU+PEF1dGhvcj5Obm9haGFtPC9BdXRob3I+PFllYXI+MjAwOTwvWWVhcj48UmVjTnVtPjExODEz
PC9SZWNOdW0+PHJlY29yZD48cmVjLW51bWJlcj4xMTgxMzwvcmVjLW51bWJlcj48Zm9yZWlnbi1r
ZXlzPjxrZXkgYXBwPSJFTiIgZGItaWQ9InJzNXJwc3JldnB4cjJvZXI1OWRwcnYybjB4eHZ6YWRl
ZjU5dCIgdGltZXN0YW1wPSIxNDU5MjY2MjM0Ij4xMTgxMzwva2V5PjwvZm9yZWlnbi1rZXlzPjxy
ZWYtdHlwZSBuYW1lPSJKb3VybmFsIEFydGljbGUiPjE3PC9yZWYtdHlwZT48Y29udHJpYnV0b3Jz
PjxhdXRob3JzPjxhdXRob3I+Tm5vYWhhbSwgS2VsZWNoaSBFPC9hdXRob3I+PGF1dGhvcj5TYWNr
cywgR2FyeTwvYXV0aG9yPjxhdXRob3I+UmF5bmVyLCBNaWtlPC9hdXRob3I+PGF1dGhvcj5NeXR0
b24sIE9saXZlcjwvYXV0aG9yPjxhdXRob3I+R3JheSwgQWxhc3RhaXI8L2F1dGhvcj48L2F1dGhv
cnM+PC9jb250cmlidXRvcnM+PHRpdGxlcz48dGl0bGU+TW9kZWxsaW5nIGluY29tZSBncm91cCBk
aWZmZXJlbmNlcyBpbiB0aGUgaGVhbHRoIGFuZCBlY29ub21pYyBpbXBhY3RzIG9mIHRhcmdldGVk
IGZvb2QgdGF4ZXMgYW5kIHN1YnNpZGllczwvdGl0bGU+PHNlY29uZGFyeS10aXRsZT5JbnRlcm5h
dGlvbmFsIGpvdXJuYWwgb2YgZXBpZGVtaW9sb2d5PC9zZWNvbmRhcnktdGl0bGU+PC90aXRsZXM+
PHBlcmlvZGljYWw+PGZ1bGwtdGl0bGU+SW50ZXJuYXRpb25hbCBKb3VybmFsIG9mIEVwaWRlbWlv
bG9neTwvZnVsbC10aXRsZT48YWJici0xPkludC4gSi4gRXBpZGVtaW9sLjwvYWJici0xPjxhYmJy
LTI+SW50IEogRXBpZGVtaW9sPC9hYmJyLTI+PC9wZXJpb2RpY2FsPjxwYWdlcz5keXAyMTQ8L3Bh
Z2VzPjxkYXRlcz48eWVhcj4yMDA5PC95ZWFyPjwvZGF0ZXM+PGlzYm4+MDMwMC01NzcxPC9pc2Ju
Pjx1cmxzPjwvdXJscz48L3JlY29yZD48L0NpdGU+PENpdGU+PEF1dGhvcj5CcmlnZ3M8L0F1dGhv
cj48WWVhcj4yMDEzPC9ZZWFyPjxSZWNOdW0+MTE4MTQ8L1JlY051bT48cmVjb3JkPjxyZWMtbnVt
YmVyPjExODE0PC9yZWMtbnVtYmVyPjxmb3JlaWduLWtleXM+PGtleSBhcHA9IkVOIiBkYi1pZD0i
cnM1cnBzcmV2cHhyMm9lcjU5ZHBydjJuMHh4dnphZGVmNTl0IiB0aW1lc3RhbXA9IjE0NTkyNjYy
NTEiPjExODE0PC9rZXk+PC9mb3JlaWduLWtleXM+PHJlZi10eXBlIG5hbWU9IkpvdXJuYWwgQXJ0
aWNsZSI+MTc8L3JlZi10eXBlPjxjb250cmlidXRvcnM+PGF1dGhvcnM+PGF1dGhvcj5CcmlnZ3Ms
IEFkYW0gRE08L2F1dGhvcj48YXV0aG9yPk15dHRvbiwgT2xpdmVyIFQ8L2F1dGhvcj48YXV0aG9y
PktlaGxiYWNoZXIsIEFyaWFuZTwvYXV0aG9yPjxhdXRob3I+VGlmZmluLCBSaWNoYXJkPC9hdXRo
b3I+PGF1dGhvcj5SYXluZXIsIE1pa2U8L2F1dGhvcj48YXV0aG9yPlNjYXJib3JvdWdoLCBQZXRl
cjwvYXV0aG9yPjwvYXV0aG9ycz48L2NvbnRyaWJ1dG9ycz48dGl0bGVzPjx0aXRsZT5PdmVyYWxs
IGFuZCBpbmNvbWUgc3BlY2lmaWMgZWZmZWN0IG9uIHByZXZhbGVuY2Ugb2Ygb3ZlcndlaWdodCBh
bmQgb2Jlc2l0eSBvZiAyMCUgc3VnYXIgc3dlZXRlbmVkIGRyaW5rIHRheCBpbiBVSzogZWNvbm9t
ZXRyaWMgYW5kIGNvbXBhcmF0aXZlIHJpc2sgYXNzZXNzbWVudCBtb2RlbGxpbmcgc3R1ZHk8L3Rp
dGxlPjwvdGl0bGVzPjxkYXRlcz48eWVhcj4yMDEzPC95ZWFyPjwvZGF0ZXM+PGlzYm4+MTc1Ni0x
ODMzPC9pc2JuPjx1cmxzPjwvdXJscz48L3JlY29yZD48L0NpdGU+PENpdGU+PEF1dGhvcj5Ccmln
Z3M8L0F1dGhvcj48WWVhcj4yMDEzPC9ZZWFyPjxSZWNOdW0+MTE4MTU8L1JlY051bT48cmVjb3Jk
PjxyZWMtbnVtYmVyPjExODE1PC9yZWMtbnVtYmVyPjxmb3JlaWduLWtleXM+PGtleSBhcHA9IkVO
IiBkYi1pZD0icnM1cnBzcmV2cHhyMm9lcjU5ZHBydjJuMHh4dnphZGVmNTl0IiB0aW1lc3RhbXA9
IjE0NTkyNjYyNjUiPjExODE1PC9rZXk+PC9mb3JlaWduLWtleXM+PHJlZi10eXBlIG5hbWU9Ikpv
dXJuYWwgQXJ0aWNsZSI+MTc8L3JlZi10eXBlPjxjb250cmlidXRvcnM+PGF1dGhvcnM+PGF1dGhv
cj5CcmlnZ3MsIEFkYW0gRE08L2F1dGhvcj48YXV0aG9yPk15dHRvbiwgT2xpdmVyIFQ8L2F1dGhv
cj48YXV0aG9yPk1hZGRlbiwgRGF2aWQ8L2F1dGhvcj48YXV0aG9yPk/igJlTaGVhLCBEb25hbDwv
YXV0aG9yPjxhdXRob3I+UmF5bmVyLCBNaWtlPC9hdXRob3I+PGF1dGhvcj5TY2FyYm9yb3VnaCwg
UGV0ZXI8L2F1dGhvcj48L2F1dGhvcnM+PC9jb250cmlidXRvcnM+PHRpdGxlcz48dGl0bGU+VGhl
IHBvdGVudGlhbCBpbXBhY3Qgb24gb2Jlc2l0eSBvZiBhIDEwJSB0YXggb24gc3VnYXItc3dlZXRl
bmVkIGJldmVyYWdlcyBpbiBJcmVsYW5kLCBhbiBlZmZlY3QgYXNzZXNzbWVudCBtb2RlbGxpbmcg
c3R1ZHk8L3RpdGxlPjxzZWNvbmRhcnktdGl0bGU+Qk1DIHB1YmxpYyBoZWFsdGg8L3NlY29uZGFy
eS10aXRsZT48L3RpdGxlcz48cGVyaW9kaWNhbD48ZnVsbC10aXRsZT5CTUMgUHVibGljIEhlYWx0
aDwvZnVsbC10aXRsZT48YWJici0xPkJNQyBQdWJsaWMgSGVhbHRoPC9hYmJyLTE+PGFiYnItMj5C
TUMgUHVibGljIEhlYWx0aDwvYWJici0yPjwvcGVyaW9kaWNhbD48cGFnZXM+MTwvcGFnZXM+PHZv
bHVtZT4xMzwvdm9sdW1lPjxudW1iZXI+MTwvbnVtYmVyPjxkYXRlcz48eWVhcj4yMDEzPC95ZWFy
PjwvZGF0ZXM+PGlzYm4+MTQ3MS0yNDU4PC9pc2JuPjx1cmxzPjwvdXJscz48L3JlY29yZD48L0Np
dGU+PENpdGU+PEF1dGhvcj5NeXR0b248L0F1dGhvcj48WWVhcj4yMDE0PC9ZZWFyPjxSZWNOdW0+
MTE4MTY8L1JlY051bT48cmVjb3JkPjxyZWMtbnVtYmVyPjExODE2PC9yZWMtbnVtYmVyPjxmb3Jl
aWduLWtleXM+PGtleSBhcHA9IkVOIiBkYi1pZD0icnM1cnBzcmV2cHhyMm9lcjU5ZHBydjJuMHh4
dnphZGVmNTl0IiB0aW1lc3RhbXA9IjE0NTkyNjYyODYiPjExODE2PC9rZXk+PC9mb3JlaWduLWtl
eXM+PHJlZi10eXBlIG5hbWU9IkpvdXJuYWwgQXJ0aWNsZSI+MTc8L3JlZi10eXBlPjxjb250cmli
dXRvcnM+PGF1dGhvcnM+PGF1dGhvcj5NeXR0b24sIE9saXZlcjwvYXV0aG9yPjwvYXV0aG9ycz48
L2NvbnRyaWJ1dG9ycz48dGl0bGVzPjx0aXRsZT5UaW1lIGZvciBhIHN1Z2FyeSBkcmlua3MgdGF4
IGluIHRoZSBVSz88L3RpdGxlPjxzZWNvbmRhcnktdGl0bGU+Sm91cm5hbCBvZiBQdWJsaWMgSGVh
bHRoPC9zZWNvbmRhcnktdGl0bGU+PC90aXRsZXM+PHBhZ2VzPmZkdTAzMzwvcGFnZXM+PGRhdGVz
Pjx5ZWFyPjIwMTQ8L3llYXI+PC9kYXRlcz48aXNibj4xNzQxLTM4NDI8L2lzYm4+PHVybHM+PC91
cmxzPjwvcmVjb3JkPjwvQ2l0ZT48L0VuZE5vdGU+
</w:fldData>
        </w:fldChar>
      </w:r>
      <w:r>
        <w:rPr>
          <w:rFonts w:ascii="Calibri" w:eastAsia="MS Mincho" w:hAnsi="Calibri" w:cs="Times New Roman"/>
        </w:rPr>
        <w:instrText xml:space="preserve"> ADDIN EN.CITE </w:instrText>
      </w:r>
      <w:r>
        <w:rPr>
          <w:rFonts w:ascii="Calibri" w:eastAsia="MS Mincho" w:hAnsi="Calibri" w:cs="Times New Roman"/>
        </w:rPr>
        <w:fldChar w:fldCharType="begin">
          <w:fldData xml:space="preserve">PEVuZE5vdGU+PENpdGU+PEF1dGhvcj5NeXR0b248L0F1dGhvcj48WWVhcj4yMDEyPC9ZZWFyPjxS
ZWNOdW0+MTE0ODQ8L1JlY051bT48RGlzcGxheVRleHQ+WzEtN108L0Rpc3BsYXlUZXh0PjxyZWNv
cmQ+PHJlYy1udW1iZXI+MTE0ODQ8L3JlYy1udW1iZXI+PGZvcmVpZ24ta2V5cz48a2V5IGFwcD0i
RU4iIGRiLWlkPSJyczVycHNyZXZweHIyb2VyNTlkcHJ2Mm4weHh2emFkZWY1OXQiIHRpbWVzdGFt
cD0iMTQ0NDM5MzM2MyI+MTE0ODQ8L2tleT48L2ZvcmVpZ24ta2V5cz48cmVmLXR5cGUgbmFtZT0i
Sm91cm5hbCBBcnRpY2xlIj4xNzwvcmVmLXR5cGU+PGNvbnRyaWJ1dG9ycz48YXV0aG9ycz48YXV0
aG9yPk15dHRvbiwgT2xpdmVyIFQ8L2F1dGhvcj48YXV0aG9yPkNsYXJrZSwgRHVzaHk8L2F1dGhv
cj48YXV0aG9yPlJheW5lciwgTWlrZTwvYXV0aG9yPjwvYXV0aG9ycz48L2NvbnRyaWJ1dG9ycz48
dGl0bGVzPjx0aXRsZT5UYXhpbmcgdW5oZWFsdGh5IGZvb2QgYW5kIGRyaW5rcyB0byBpbXByb3Zl
IGhlYWx0aDwvdGl0bGU+PHNlY29uZGFyeS10aXRsZT5CTUo8L3NlY29uZGFyeS10aXRsZT48L3Rp
dGxlcz48cGVyaW9kaWNhbD48ZnVsbC10aXRsZT5CTUo8L2Z1bGwtdGl0bGU+PGFiYnItMT5CTUo8
L2FiYnItMT48YWJici0yPkJNSjwvYWJici0yPjwvcGVyaW9kaWNhbD48dm9sdW1lPjM0NDwvdm9s
dW1lPjxkYXRlcz48eWVhcj4yMDEyPC95ZWFyPjxwdWItZGF0ZXM+PGRhdGU+MjAxMi0wNS0xNSAy
MjozMjoyMzwvZGF0ZT48L3B1Yi1kYXRlcz48L2RhdGVzPjx1cmxzPjxyZWxhdGVkLXVybHM+PHVy
bD5odHRwOi8vd3d3LmJtai5jb20vYm1qLzM0NC9ibWouZTI5MzEuZnVsbC5wZGY8L3VybD48L3Jl
bGF0ZWQtdXJscz48L3VybHM+PGVsZWN0cm9uaWMtcmVzb3VyY2UtbnVtPjEwLjExMzYvYm1qLmUy
OTMxPC9lbGVjdHJvbmljLXJlc291cmNlLW51bT48L3JlY29yZD48L0NpdGU+PENpdGU+PEF1dGhv
cj5NeXR0b248L0F1dGhvcj48WWVhcj4yMDE0PC9ZZWFyPjxSZWNOdW0+MTEzMzM8L1JlY051bT48
cmVjb3JkPjxyZWMtbnVtYmVyPjExMzMzPC9yZWMtbnVtYmVyPjxmb3JlaWduLWtleXM+PGtleSBh
cHA9IkVOIiBkYi1pZD0icnM1cnBzcmV2cHhyMm9lcjU5ZHBydjJuMHh4dnphZGVmNTl0IiB0aW1l
c3RhbXA9IjE0MjU1NzM4NDIiPjExMzMzPC9rZXk+PC9mb3JlaWduLWtleXM+PHJlZi10eXBlIG5h
bWU9IkpvdXJuYWwgQXJ0aWNsZSI+MTc8L3JlZi10eXBlPjxjb250cmlidXRvcnM+PGF1dGhvcnM+
PGF1dGhvcj5NeXR0b24sIE9saXZlciBUPC9hdXRob3I+PGF1dGhvcj5FeWxlcywgSGVsZW48L2F1
dGhvcj48YXV0aG9yPk9naWx2aWUsIERhdmlkPC9hdXRob3I+PC9hdXRob3JzPjwvY29udHJpYnV0
b3JzPjx0aXRsZXM+PHRpdGxlPkV2YWx1YXRpbmcgdGhlIEhlYWx0aCBJbXBhY3RzIG9mIEZvb2Qg
YW5kIEJldmVyYWdlIFRheGVzPC90aXRsZT48c2Vjb25kYXJ5LXRpdGxlPkN1cnJlbnQgT2Jlc2l0
eSBSZXBvcnRzPC9zZWNvbmRhcnktdGl0bGU+PGFsdC10aXRsZT5DdXJyIE9iZXMgUmVwPC9hbHQt
dGl0bGU+PC90aXRsZXM+PHBhZ2VzPjQzMi00Mzk8L3BhZ2VzPjx2b2x1bWU+Mzwvdm9sdW1lPjxu
dW1iZXI+NDwvbnVtYmVyPjxrZXl3b3Jkcz48a2V5d29yZD5Gb29kPC9rZXl3b3JkPjxrZXl3b3Jk
PkJldmVyYWdlczwva2V5d29yZD48a2V5d29yZD5UYXg8L2tleXdvcmQ+PGtleXdvcmQ+RXZhbHVh
dGlvbjwva2V5d29yZD48a2V5d29yZD5PYmVzaXR5PC9rZXl3b3JkPjwva2V5d29yZHM+PGRhdGVz
Pjx5ZWFyPjIwMTQ8L3llYXI+PHB1Yi1kYXRlcz48ZGF0ZT4yMDE0LzEyLzAxPC9kYXRlPjwvcHVi
LWRhdGVzPjwvZGF0ZXM+PHB1Ymxpc2hlcj5TcHJpbmdlciBVUzwvcHVibGlzaGVyPjx1cmxzPjxy
ZWxhdGVkLXVybHM+PHVybD5odHRwOi8vZHguZG9pLm9yZy8xMC4xMDA3L3MxMzY3OS0wMTQtMDEy
My14PC91cmw+PC9yZWxhdGVkLXVybHM+PC91cmxzPjxlbGVjdHJvbmljLXJlc291cmNlLW51bT4x
MC4xMDA3L3MxMzY3OS0wMTQtMDEyMy14PC9lbGVjdHJvbmljLXJlc291cmNlLW51bT48bGFuZ3Vh
Z2U+RW5nbGlzaDwvbGFuZ3VhZ2U+PC9yZWNvcmQ+PC9DaXRlPjxDaXRlPjxBdXRob3I+TXl0dG9u
PC9BdXRob3I+PFllYXI+MjAwNzwvWWVhcj48UmVjTnVtPjExODEyPC9SZWNOdW0+PHJlY29yZD48
cmVjLW51bWJlcj4xMTgxMjwvcmVjLW51bWJlcj48Zm9yZWlnbi1rZXlzPjxrZXkgYXBwPSJFTiIg
ZGItaWQ9InJzNXJwc3JldnB4cjJvZXI1OWRwcnYybjB4eHZ6YWRlZjU5dCIgdGltZXN0YW1wPSIx
NDU5MjY2MjE0Ij4xMTgxMjwva2V5PjwvZm9yZWlnbi1rZXlzPjxyZWYtdHlwZSBuYW1lPSJKb3Vy
bmFsIEFydGljbGUiPjE3PC9yZWYtdHlwZT48Y29udHJpYnV0b3JzPjxhdXRob3JzPjxhdXRob3I+
TXl0dG9uLCBPbGl2ZXI8L2F1dGhvcj48YXV0aG9yPkdyYXksIEFsYXN0YWlyPC9hdXRob3I+PGF1
dGhvcj5SYXluZXIsIE1pa2U8L2F1dGhvcj48YXV0aG9yPlJ1dHRlciwgSGFycnk8L2F1dGhvcj48
L2F1dGhvcnM+PC9jb250cmlidXRvcnM+PHRpdGxlcz48dGl0bGU+Q291bGQgdGFyZ2V0ZWQgZm9v
ZCB0YXhlcyBpbXByb3ZlIGhlYWx0aD88L3RpdGxlPjxzZWNvbmRhcnktdGl0bGU+Sm91cm5hbCBv
ZiBlcGlkZW1pb2xvZ3kgYW5kIGNvbW11bml0eSBoZWFsdGg8L3NlY29uZGFyeS10aXRsZT48L3Rp
dGxlcz48cGVyaW9kaWNhbD48ZnVsbC10aXRsZT5Kb3VybmFsIG9mIEVwaWRlbWlvbG9neSBhbmQg
Q29tbXVuaXR5IEhlYWx0aDwvZnVsbC10aXRsZT48YWJici0xPkouIEVwaWRlbWlvbC4gQ29tbXVu
aXR5IEhlYWx0aDwvYWJici0xPjxhYmJyLTI+SiBFcGlkZW1pb2wgQ29tbXVuaXR5IEhlYWx0aDwv
YWJici0yPjxhYmJyLTM+Sm91cm5hbCBvZiBFcGlkZW1pb2xvZ3kgJmFtcDsgQ29tbXVuaXR5IEhl
YWx0aDwvYWJici0zPjwvcGVyaW9kaWNhbD48cGFnZXM+Njg5LTY5NDwvcGFnZXM+PHZvbHVtZT42
MTwvdm9sdW1lPjxudW1iZXI+ODwvbnVtYmVyPjxkYXRlcz48eWVhcj4yMDA3PC95ZWFyPjwvZGF0
ZXM+PGlzYm4+MTQ3MC0yNzM4PC9pc2JuPjx1cmxzPjwvdXJscz48L3JlY29yZD48L0NpdGU+PENp
dGU+PEF1dGhvcj5Obm9haGFtPC9BdXRob3I+PFllYXI+MjAwOTwvWWVhcj48UmVjTnVtPjExODEz
PC9SZWNOdW0+PHJlY29yZD48cmVjLW51bWJlcj4xMTgxMzwvcmVjLW51bWJlcj48Zm9yZWlnbi1r
ZXlzPjxrZXkgYXBwPSJFTiIgZGItaWQ9InJzNXJwc3JldnB4cjJvZXI1OWRwcnYybjB4eHZ6YWRl
ZjU5dCIgdGltZXN0YW1wPSIxNDU5MjY2MjM0Ij4xMTgxMzwva2V5PjwvZm9yZWlnbi1rZXlzPjxy
ZWYtdHlwZSBuYW1lPSJKb3VybmFsIEFydGljbGUiPjE3PC9yZWYtdHlwZT48Y29udHJpYnV0b3Jz
PjxhdXRob3JzPjxhdXRob3I+Tm5vYWhhbSwgS2VsZWNoaSBFPC9hdXRob3I+PGF1dGhvcj5TYWNr
cywgR2FyeTwvYXV0aG9yPjxhdXRob3I+UmF5bmVyLCBNaWtlPC9hdXRob3I+PGF1dGhvcj5NeXR0
b24sIE9saXZlcjwvYXV0aG9yPjxhdXRob3I+R3JheSwgQWxhc3RhaXI8L2F1dGhvcj48L2F1dGhv
cnM+PC9jb250cmlidXRvcnM+PHRpdGxlcz48dGl0bGU+TW9kZWxsaW5nIGluY29tZSBncm91cCBk
aWZmZXJlbmNlcyBpbiB0aGUgaGVhbHRoIGFuZCBlY29ub21pYyBpbXBhY3RzIG9mIHRhcmdldGVk
IGZvb2QgdGF4ZXMgYW5kIHN1YnNpZGllczwvdGl0bGU+PHNlY29uZGFyeS10aXRsZT5JbnRlcm5h
dGlvbmFsIGpvdXJuYWwgb2YgZXBpZGVtaW9sb2d5PC9zZWNvbmRhcnktdGl0bGU+PC90aXRsZXM+
PHBlcmlvZGljYWw+PGZ1bGwtdGl0bGU+SW50ZXJuYXRpb25hbCBKb3VybmFsIG9mIEVwaWRlbWlv
bG9neTwvZnVsbC10aXRsZT48YWJici0xPkludC4gSi4gRXBpZGVtaW9sLjwvYWJici0xPjxhYmJy
LTI+SW50IEogRXBpZGVtaW9sPC9hYmJyLTI+PC9wZXJpb2RpY2FsPjxwYWdlcz5keXAyMTQ8L3Bh
Z2VzPjxkYXRlcz48eWVhcj4yMDA5PC95ZWFyPjwvZGF0ZXM+PGlzYm4+MDMwMC01NzcxPC9pc2Ju
Pjx1cmxzPjwvdXJscz48L3JlY29yZD48L0NpdGU+PENpdGU+PEF1dGhvcj5CcmlnZ3M8L0F1dGhv
cj48WWVhcj4yMDEzPC9ZZWFyPjxSZWNOdW0+MTE4MTQ8L1JlY051bT48cmVjb3JkPjxyZWMtbnVt
YmVyPjExODE0PC9yZWMtbnVtYmVyPjxmb3JlaWduLWtleXM+PGtleSBhcHA9IkVOIiBkYi1pZD0i
cnM1cnBzcmV2cHhyMm9lcjU5ZHBydjJuMHh4dnphZGVmNTl0IiB0aW1lc3RhbXA9IjE0NTkyNjYy
NTEiPjExODE0PC9rZXk+PC9mb3JlaWduLWtleXM+PHJlZi10eXBlIG5hbWU9IkpvdXJuYWwgQXJ0
aWNsZSI+MTc8L3JlZi10eXBlPjxjb250cmlidXRvcnM+PGF1dGhvcnM+PGF1dGhvcj5CcmlnZ3Ms
IEFkYW0gRE08L2F1dGhvcj48YXV0aG9yPk15dHRvbiwgT2xpdmVyIFQ8L2F1dGhvcj48YXV0aG9y
PktlaGxiYWNoZXIsIEFyaWFuZTwvYXV0aG9yPjxhdXRob3I+VGlmZmluLCBSaWNoYXJkPC9hdXRo
b3I+PGF1dGhvcj5SYXluZXIsIE1pa2U8L2F1dGhvcj48YXV0aG9yPlNjYXJib3JvdWdoLCBQZXRl
cjwvYXV0aG9yPjwvYXV0aG9ycz48L2NvbnRyaWJ1dG9ycz48dGl0bGVzPjx0aXRsZT5PdmVyYWxs
IGFuZCBpbmNvbWUgc3BlY2lmaWMgZWZmZWN0IG9uIHByZXZhbGVuY2Ugb2Ygb3ZlcndlaWdodCBh
bmQgb2Jlc2l0eSBvZiAyMCUgc3VnYXIgc3dlZXRlbmVkIGRyaW5rIHRheCBpbiBVSzogZWNvbm9t
ZXRyaWMgYW5kIGNvbXBhcmF0aXZlIHJpc2sgYXNzZXNzbWVudCBtb2RlbGxpbmcgc3R1ZHk8L3Rp
dGxlPjwvdGl0bGVzPjxkYXRlcz48eWVhcj4yMDEzPC95ZWFyPjwvZGF0ZXM+PGlzYm4+MTc1Ni0x
ODMzPC9pc2JuPjx1cmxzPjwvdXJscz48L3JlY29yZD48L0NpdGU+PENpdGU+PEF1dGhvcj5Ccmln
Z3M8L0F1dGhvcj48WWVhcj4yMDEzPC9ZZWFyPjxSZWNOdW0+MTE4MTU8L1JlY051bT48cmVjb3Jk
PjxyZWMtbnVtYmVyPjExODE1PC9yZWMtbnVtYmVyPjxmb3JlaWduLWtleXM+PGtleSBhcHA9IkVO
IiBkYi1pZD0icnM1cnBzcmV2cHhyMm9lcjU5ZHBydjJuMHh4dnphZGVmNTl0IiB0aW1lc3RhbXA9
IjE0NTkyNjYyNjUiPjExODE1PC9rZXk+PC9mb3JlaWduLWtleXM+PHJlZi10eXBlIG5hbWU9Ikpv
dXJuYWwgQXJ0aWNsZSI+MTc8L3JlZi10eXBlPjxjb250cmlidXRvcnM+PGF1dGhvcnM+PGF1dGhv
cj5CcmlnZ3MsIEFkYW0gRE08L2F1dGhvcj48YXV0aG9yPk15dHRvbiwgT2xpdmVyIFQ8L2F1dGhv
cj48YXV0aG9yPk1hZGRlbiwgRGF2aWQ8L2F1dGhvcj48YXV0aG9yPk/igJlTaGVhLCBEb25hbDwv
YXV0aG9yPjxhdXRob3I+UmF5bmVyLCBNaWtlPC9hdXRob3I+PGF1dGhvcj5TY2FyYm9yb3VnaCwg
UGV0ZXI8L2F1dGhvcj48L2F1dGhvcnM+PC9jb250cmlidXRvcnM+PHRpdGxlcz48dGl0bGU+VGhl
IHBvdGVudGlhbCBpbXBhY3Qgb24gb2Jlc2l0eSBvZiBhIDEwJSB0YXggb24gc3VnYXItc3dlZXRl
bmVkIGJldmVyYWdlcyBpbiBJcmVsYW5kLCBhbiBlZmZlY3QgYXNzZXNzbWVudCBtb2RlbGxpbmcg
c3R1ZHk8L3RpdGxlPjxzZWNvbmRhcnktdGl0bGU+Qk1DIHB1YmxpYyBoZWFsdGg8L3NlY29uZGFy
eS10aXRsZT48L3RpdGxlcz48cGVyaW9kaWNhbD48ZnVsbC10aXRsZT5CTUMgUHVibGljIEhlYWx0
aDwvZnVsbC10aXRsZT48YWJici0xPkJNQyBQdWJsaWMgSGVhbHRoPC9hYmJyLTE+PGFiYnItMj5C
TUMgUHVibGljIEhlYWx0aDwvYWJici0yPjwvcGVyaW9kaWNhbD48cGFnZXM+MTwvcGFnZXM+PHZv
bHVtZT4xMzwvdm9sdW1lPjxudW1iZXI+MTwvbnVtYmVyPjxkYXRlcz48eWVhcj4yMDEzPC95ZWFy
PjwvZGF0ZXM+PGlzYm4+MTQ3MS0yNDU4PC9pc2JuPjx1cmxzPjwvdXJscz48L3JlY29yZD48L0Np
dGU+PENpdGU+PEF1dGhvcj5NeXR0b248L0F1dGhvcj48WWVhcj4yMDE0PC9ZZWFyPjxSZWNOdW0+
MTE4MTY8L1JlY051bT48cmVjb3JkPjxyZWMtbnVtYmVyPjExODE2PC9yZWMtbnVtYmVyPjxmb3Jl
aWduLWtleXM+PGtleSBhcHA9IkVOIiBkYi1pZD0icnM1cnBzcmV2cHhyMm9lcjU5ZHBydjJuMHh4
dnphZGVmNTl0IiB0aW1lc3RhbXA9IjE0NTkyNjYyODYiPjExODE2PC9rZXk+PC9mb3JlaWduLWtl
eXM+PHJlZi10eXBlIG5hbWU9IkpvdXJuYWwgQXJ0aWNsZSI+MTc8L3JlZi10eXBlPjxjb250cmli
dXRvcnM+PGF1dGhvcnM+PGF1dGhvcj5NeXR0b24sIE9saXZlcjwvYXV0aG9yPjwvYXV0aG9ycz48
L2NvbnRyaWJ1dG9ycz48dGl0bGVzPjx0aXRsZT5UaW1lIGZvciBhIHN1Z2FyeSBkcmlua3MgdGF4
IGluIHRoZSBVSz88L3RpdGxlPjxzZWNvbmRhcnktdGl0bGU+Sm91cm5hbCBvZiBQdWJsaWMgSGVh
bHRoPC9zZWNvbmRhcnktdGl0bGU+PC90aXRsZXM+PHBhZ2VzPmZkdTAzMzwvcGFnZXM+PGRhdGVz
Pjx5ZWFyPjIwMTQ8L3llYXI+PC9kYXRlcz48aXNibj4xNzQxLTM4NDI8L2lzYm4+PHVybHM+PC91
cmxzPjwvcmVjb3JkPjwvQ2l0ZT48L0VuZE5vdGU+
</w:fldData>
        </w:fldChar>
      </w:r>
      <w:r>
        <w:rPr>
          <w:rFonts w:ascii="Calibri" w:eastAsia="MS Mincho" w:hAnsi="Calibri" w:cs="Times New Roman"/>
        </w:rPr>
        <w:instrText xml:space="preserve"> ADDIN EN.CITE.DATA </w:instrText>
      </w:r>
      <w:r>
        <w:rPr>
          <w:rFonts w:ascii="Calibri" w:eastAsia="MS Mincho" w:hAnsi="Calibri" w:cs="Times New Roman"/>
        </w:rPr>
      </w:r>
      <w:r>
        <w:rPr>
          <w:rFonts w:ascii="Calibri" w:eastAsia="MS Mincho" w:hAnsi="Calibri" w:cs="Times New Roman"/>
        </w:rPr>
        <w:fldChar w:fldCharType="end"/>
      </w:r>
      <w:r w:rsidRPr="00183FDB">
        <w:rPr>
          <w:rFonts w:ascii="Calibri" w:eastAsia="MS Mincho" w:hAnsi="Calibri" w:cs="Times New Roman"/>
        </w:rPr>
      </w:r>
      <w:r w:rsidRPr="00183FDB">
        <w:rPr>
          <w:rFonts w:ascii="Calibri" w:eastAsia="MS Mincho" w:hAnsi="Calibri" w:cs="Times New Roman"/>
        </w:rPr>
        <w:fldChar w:fldCharType="separate"/>
      </w:r>
      <w:r>
        <w:rPr>
          <w:rFonts w:ascii="Calibri" w:eastAsia="MS Mincho" w:hAnsi="Calibri" w:cs="Times New Roman"/>
          <w:noProof/>
        </w:rPr>
        <w:t>[1-7]</w:t>
      </w:r>
      <w:r w:rsidRPr="00183FDB">
        <w:rPr>
          <w:rFonts w:ascii="Calibri" w:eastAsia="MS Mincho" w:hAnsi="Calibri" w:cs="Times New Roman"/>
        </w:rPr>
        <w:fldChar w:fldCharType="end"/>
      </w:r>
      <w:r w:rsidRPr="00183FDB">
        <w:rPr>
          <w:rFonts w:ascii="Calibri" w:eastAsia="MS Mincho" w:hAnsi="Calibri" w:cs="Times New Roman"/>
        </w:rPr>
        <w:t xml:space="preserve"> This was his first experience of qualitative research. JA is a public health researcher with experience across a range of domains and methods. She holds degrees in health psychology (BMedSci and MSc), medicine (MBBS), and epidemiology and public health (PhD). She has not previously published in the area of SSB taxes, but has conducted previous qualitative research.</w:t>
      </w:r>
      <w:r w:rsidRPr="00183FDB">
        <w:rPr>
          <w:rFonts w:ascii="Calibri" w:eastAsia="MS Mincho" w:hAnsi="Calibri" w:cs="Times New Roman"/>
        </w:rPr>
        <w:fldChar w:fldCharType="begin">
          <w:fldData xml:space="preserve">PEVuZE5vdGU+PENpdGU+PEF1dGhvcj5BZGFtczwvQXV0aG9yPjxZZWFyPjIwMTI8L1llYXI+PFJl
Y051bT43OTA5PC9SZWNOdW0+PERpc3BsYXlUZXh0Pls4LTE0XTwvRGlzcGxheVRleHQ+PHJlY29y
ZD48cmVjLW51bWJlcj43OTA5PC9yZWMtbnVtYmVyPjxmb3JlaWduLWtleXM+PGtleSBhcHA9IkVO
IiBkYi1pZD0icnM1cnBzcmV2cHhyMm9lcjU5ZHBydjJuMHh4dnphZGVmNTl0IiB0aW1lc3RhbXA9
IjEzNDg1NjQ2NzQiPjc5MDk8L2tleT48L2ZvcmVpZ24ta2V5cz48cmVmLXR5cGUgbmFtZT0iSm91
cm5hbCBBcnRpY2xlIj4xNzwvcmVmLXR5cGU+PGNvbnRyaWJ1dG9ycz48YXV0aG9ycz48YXV0aG9y
PkFkYW1zLCBKZWFuPC9hdXRob3I+PGF1dGhvcj5IYWxsaWdhbiwgSm9lbDwvYXV0aG9yPjxhdXRo
b3I+QnVyZ2VzIFdhdHNvbiwgRHVpa2E8L2F1dGhvcj48YXV0aG9yPlJ5YW4sIFZpY2t5PC9hdXRo
b3I+PGF1dGhvcj5QZW5uLCBMaW5kYTwvYXV0aG9yPjxhdXRob3I+QWRhbXNvbiwgQXNobGV5IEou
PC9hdXRob3I+PGF1dGhvcj5XaGl0ZSwgTWFydGluPC9hdXRob3I+PC9hdXRob3JzPjwvY29udHJp
YnV0b3JzPjx0aXRsZXM+PHRpdGxlPlRoZSBDaGFuZ2U0TGlmZSBDb252ZW5pZW5jZSBTdG9yZSBQ
cm9ncmFtbWUgdG8gSW5jcmVhc2UgUmV0YWlsIEFjY2VzcyB0byBGcmVzaCBGcnVpdCBhbmQgVmVn
ZXRhYmxlczogQSBNaXhlZCBNZXRob2RzIFByb2Nlc3MgRXZhbHVhdGlvbjwvdGl0bGU+PHNlY29u
ZGFyeS10aXRsZT5QTG9TIE9ORTwvc2Vjb25kYXJ5LXRpdGxlPjwvdGl0bGVzPjxwZXJpb2RpY2Fs
PjxmdWxsLXRpdGxlPlBsb1MgT25lPC9mdWxsLXRpdGxlPjxhYmJyLTE+UExvUyBPbmU8L2FiYnIt
MT48YWJici0yPlBMb1MgT25lPC9hYmJyLTI+PC9wZXJpb2RpY2FsPjxwYWdlcz5lMzk0MzE8L3Bh
Z2VzPjx2b2x1bWU+Nzwvdm9sdW1lPjxudW1iZXI+NjwvbnVtYmVyPjxkYXRlcz48eWVhcj4yMDEy
PC95ZWFyPjwvZGF0ZXM+PHB1Ymxpc2hlcj5QdWJsaWMgTGlicmFyeSBvZiBTY2llbmNlPC9wdWJs
aXNoZXI+PHVybHM+PHJlbGF0ZWQtdXJscz48dXJsPmh0dHA6Ly9keC5kb2kub3JnLzEwLjEzNzEl
MkZqb3VybmFsLnBvbmUuMDAzOTQzMTwvdXJsPjwvcmVsYXRlZC11cmxzPjwvdXJscz48ZWxlY3Ry
b25pYy1yZXNvdXJjZS1udW0+MTAuMTM3MS9qb3VybmFsLnBvbmUuMDAzOTQzMTwvZWxlY3Ryb25p
Yy1yZXNvdXJjZS1udW0+PC9yZWNvcmQ+PC9DaXRlPjxDaXRlPjxBdXRob3I+R2lsZXM8L0F1dGhv
cj48WWVhcj4yMDE1PC9ZZWFyPjxSZWNOdW0+MTE0MDk8L1JlY051bT48cmVjb3JkPjxyZWMtbnVt
YmVyPjExNDA5PC9yZWMtbnVtYmVyPjxmb3JlaWduLWtleXM+PGtleSBhcHA9IkVOIiBkYi1pZD0i
cnM1cnBzcmV2cHhyMm9lcjU5ZHBydjJuMHh4dnphZGVmNTl0IiB0aW1lc3RhbXA9IjE0MzQzNzIy
MTgiPjExNDA5PC9rZXk+PC9mb3JlaWduLWtleXM+PHJlZi10eXBlIG5hbWU9IkpvdXJuYWwgQXJ0
aWNsZSI+MTc8L3JlZi10eXBlPjxjb250cmlidXRvcnM+PGF1dGhvcnM+PGF1dGhvcj5HaWxlcywg
RUw8L2F1dGhvcj48YXV0aG9yPkhvbG1lcywgTTwvYXV0aG9yPjxhdXRob3I+TWNDb2xsLCBFPC9h
dXRob3I+PGF1dGhvcj5TbmllaG90dGEsIEZGPC9hdXRob3I+PGF1dGhvcj5BZGFtcywgSjwvYXV0
aG9yPjwvYXV0aG9ycz48L2NvbnRyaWJ1dG9ycz48YXV0aC1hZGRyZXNzPkhlYWx0aCBhbmQgU29j
aWFsIENhcmUgSW5zdGl0dXRlLCBUZWVzc2lkZSBVbml2ZXJzaXR5LCBNaWRkbGVzYnJvdWdoLCBO
b3J0aCBZb3Jrc2hpcmUsIFRTMSAzQkEsIFVLLiBlLmdpbGVzQHRlZXMuYWMudWsuJiN4RDtUaGUg
TWVkaWNhbCBTY2hvb2wsIE5ld2Nhc3RsZSBVbml2ZXJzaXR5LCBGcmFtbGluZ3RvbiBQbGFjZSwg
TkUyIDRISCwgTmV3Y2FzdGxlIHVwb24gVHluZSwgVHluZSBhbmQgV2VhciwgVUsuIG0uaG9sbWVz
QG5jbC5hYy51ay4mI3hEO0luc3RpdHV0ZSBvZiBIZWFsdGggJmFtcDsgU29jaWV0eSwgTmV3Y2Fz
dGxlIENsaW5pY2FsIFRyaWFscyBVbml0LCBUaGUgTWVkaWNhbCBTY2hvb2wsIE5ld2Nhc3RsZSBV
bml2ZXJzaXR5LCA0dGggRmxvb3IsIFdpbGxpYW0gTGVlY2ggQnVpbGRpbmcsIEZyYW1saW5ndG9u
IFBsYWNlLCBORTIgNEhILCBOZXdjYXN0bGUgdXBvbiBUeW5lLCBUeW5lIGFuZCBXZWFyLCBVSy4g
ZWxhaW5lLm1jY29sbEBuY2wuYWMudWsuJiN4RDtIZWFsdGggYW5kIFNvY2lhbCBDYXJlIEluc3Rp
dHV0ZSwgVGVlc3NpZGUgVW5pdmVyc2l0eSwgTWlkZGxlc2Jyb3VnaCwgTm9ydGggWW9ya3NoaXJl
LCBUUzEgM0JBLCBVSy4gZmFsa28uc25pZWhvdHRhQG5jbC5hYy51ay4mI3hEO0NlbnRyZSBmb3Ig
RGlldCBhbmQgQWN0aXZpdHkgUmVzZWFyY2gsIE1SQyBFcGlkZW1pb2xvZ3kgVW5pdCwgVW5pdmVy
c2l0eSBvZiBDYW1icmlkZ2UgU2Nob29sIG9mIENsaW5pY2FsIE1lZGljaW5lLCBMZXZlbCAzIElu
c3RpdHV0ZSBvZiBNZXRhYm9saWMgU2NpZW5jZSwgQWRkZW5icm9va2UmYXBvcztzIFRyZWF0bWVu
dCBDZW50cmUsIENhbWJyaWRnZSBCaW9tZWRpY2FsIENhbXB1cywgQ2FtYnJpZGdlLCBDQjIgMFNM
LCBVSy4gam1hNzlAbWVkc2NobC5jYW0uYWMudWsuPC9hdXRoLWFkZHJlc3M+PHRpdGxlcz48dGl0
bGU+QWNjZXB0YWJpbGl0eSBvZiBmaW5hbmNpYWwgaW5jZW50aXZlcyBmb3IgYnJlYXN0ZmVlZGlu
ZzogdGhlbWF0aWMgYW5hbHlzaXMgb2YgcmVhZGVycyZhcG9zOyBjb21tZW50cyB0byBVSyBvbmxp
bmUgbmV3cyByZXBvcnRzPC90aXRsZT48c2Vjb25kYXJ5LXRpdGxlPkJNQyBQcmVnbmFuY3kgQ2hp
bGRiaXJ0aDwvc2Vjb25kYXJ5LXRpdGxlPjxhbHQtdGl0bGU+Qk1DIHByZWduYW5jeSBhbmQgY2hp
bGRiaXJ0aDwvYWx0LXRpdGxlPjwvdGl0bGVzPjxwZXJpb2RpY2FsPjxmdWxsLXRpdGxlPkJNQyBQ
cmVnbmFuY3kgYW5kIENoaWxkYmlydGg8L2Z1bGwtdGl0bGU+PGFiYnItMT5CTUMgUHJlZ25hbmN5
IENoaWxkYmlydGg8L2FiYnItMT48YWJici0yPkJNQyBQcmVnbmFuY3kgQ2hpbGRiaXJ0aDwvYWJi
ci0yPjxhYmJyLTM+Qk1DIFByZWduYW5jeSAmYW1wOyBDaGlsZGJpcnRoPC9hYmJyLTM+PC9wZXJp
b2RpY2FsPjxhbHQtcGVyaW9kaWNhbD48ZnVsbC10aXRsZT5CTUMgUHJlZ25hbmN5IGFuZCBDaGls
ZGJpcnRoPC9mdWxsLXRpdGxlPjxhYmJyLTE+Qk1DIFByZWduYW5jeSBDaGlsZGJpcnRoPC9hYmJy
LTE+PGFiYnItMj5CTUMgUHJlZ25hbmN5IENoaWxkYmlydGg8L2FiYnItMj48YWJici0zPkJNQyBQ
cmVnbmFuY3kgJmFtcDsgQ2hpbGRiaXJ0aDwvYWJici0zPjwvYWx0LXBlcmlvZGljYWw+PHBhZ2Vz
PjExNjwvcGFnZXM+PHZvbHVtZT4xNTwvdm9sdW1lPjxudW1iZXI+MTwvbnVtYmVyPjxlZGl0aW9u
PjIwMTUvMDUvMjA8L2VkaXRpb24+PGRhdGVzPjx5ZWFyPjIwMTU8L3llYXI+PHB1Yi1kYXRlcz48
ZGF0ZT5NYXkgMTY8L2RhdGU+PC9wdWItZGF0ZXM+PC9kYXRlcz48aXNibj4xNDcxLTIzOTM8L2lz
Ym4+PGFjY2Vzc2lvbi1udW0+MjU5ODIzMDU8L2FjY2Vzc2lvbi1udW0+PHVybHM+PC91cmxzPjxl
bGVjdHJvbmljLXJlc291cmNlLW51bT4xMC4xMTg2L3MxMjg4NC0wMTUtMDU0OS01PC9lbGVjdHJv
bmljLXJlc291cmNlLW51bT48cmVtb3RlLWRhdGFiYXNlLXByb3ZpZGVyPk5MTTwvcmVtb3RlLWRh
dGFiYXNlLXByb3ZpZGVyPjxsYW5ndWFnZT5Fbmc8L2xhbmd1YWdlPjwvcmVjb3JkPjwvQ2l0ZT48
Q2l0ZT48QXV0aG9yPkdpbGVzPC9BdXRob3I+PFllYXI+MjAxNTwvWWVhcj48UmVjTnVtPjExMTYz
PC9SZWNOdW0+PHJlY29yZD48cmVjLW51bWJlcj4xMTE2MzwvcmVjLW51bWJlcj48Zm9yZWlnbi1r
ZXlzPjxrZXkgYXBwPSJFTiIgZGItaWQ9InJzNXJwc3JldnB4cjJvZXI1OWRwcnYybjB4eHZ6YWRl
ZjU5dCIgdGltZXN0YW1wPSIxNDAxNDYyMTQzIj4xMTE2Mzwva2V5PjwvZm9yZWlnbi1rZXlzPjxy
ZWYtdHlwZSBuYW1lPSJKb3VybmFsIEFydGljbGUiPjE3PC9yZWYtdHlwZT48Y29udHJpYnV0b3Jz
PjxhdXRob3JzPjxhdXRob3I+R2lsZXMsIEVMPC9hdXRob3I+PGF1dGhvcj5NY0NvbGwsIEU8L2F1
dGhvcj48YXV0aG9yPlNuaWVob3R0YSwgRkY8L2F1dGhvcj48YXV0aG9yPkFkYW1zLCBKPC9hdXRo
b3I+PC9hdXRob3JzPjwvY29udHJpYnV0b3JzPjx0aXRsZXM+PHRpdGxlPkFjY2VwdGFiaWxpdHkg
b2YgZmluYW5jaWFsIGluY2VudGl2ZXMgYW5kIHBlbmFsdGllcyBmb3IgZW5jb3VyYWdpbmcgdXB0
YWtlIG9mIGhlYWx0aHkgYmVoYXZpb3VyczogZm9jdXMgZ3JvdXBzPC90aXRsZT48c2Vjb25kYXJ5
LXRpdGxlPkJNQyBQdWJsaWMgSGVhbHRoPC9zZWNvbmRhcnktdGl0bGU+PC90aXRsZXM+PHBlcmlv
ZGljYWw+PGZ1bGwtdGl0bGU+Qk1DIFB1YmxpYyBIZWFsdGg8L2Z1bGwtdGl0bGU+PGFiYnItMT5C
TUMgUHVibGljIEhlYWx0aDwvYWJici0xPjxhYmJyLTI+Qk1DIFB1YmxpYyBIZWFsdGg8L2FiYnIt
Mj48L3BlcmlvZGljYWw+PHBhZ2VzPmRvaToxMC4xMTg2L3MxMjg4OS0wMTUtMTQwOS15PC9wYWdl
cz48dm9sdW1lPjE1PC92b2x1bWU+PG51bWJlcj41ODwvbnVtYmVyPjxkYXRlcz48eWVhcj4yMDE1
PC95ZWFyPjwvZGF0ZXM+PHVybHM+PC91cmxzPjwvcmVjb3JkPjwvQ2l0ZT48Q2l0ZT48QXV0aG9y
PkdvZmZlPC9BdXRob3I+PFllYXI+MjAxNTwvWWVhcj48UmVjTnVtPjExNDE5PC9SZWNOdW0+PHJl
Y29yZD48cmVjLW51bWJlcj4xMTQxOTwvcmVjLW51bWJlcj48Zm9yZWlnbi1rZXlzPjxrZXkgYXBw
PSJFTiIgZGItaWQ9InJzNXJwc3JldnB4cjJvZXI1OWRwcnYybjB4eHZ6YWRlZjU5dCIgdGltZXN0
YW1wPSIxNDM3NDA0MzM4Ij4xMTQxOTwva2V5PjwvZm9yZWlnbi1rZXlzPjxyZWYtdHlwZSBuYW1l
PSJKb3VybmFsIEFydGljbGUiPjE3PC9yZWYtdHlwZT48Y29udHJpYnV0b3JzPjxhdXRob3JzPjxh
dXRob3I+R29mZmUsIEw8L2F1dGhvcj48YXV0aG9yPlBlbm4sIEw8L2F1dGhvcj48YXV0aG9yPkFi
cmFoYW0sIEM8L2F1dGhvcj48YXV0aG9yPkFkYW1zLCBKPC9hdXRob3I+PGF1dGhvcj5BZGFtc29u
LCBBSjwvYXV0aG9yPjxhdXRob3I+QXJhdWpvLVNvYXJlcywgVjwvYXV0aG9yPjxhdXRob3I+U3Vt
bWVyYmVsbCwgQzwvYXV0aG9yPjxhdXRob3I+V2hpdGUsIE08L2F1dGhvcj48YXV0aG9yPkxha2Us
IEFBPC9hdXRob3I+PC9hdXRob3JzPjwvY29udHJpYnV0b3JzPjx0aXRsZXM+PHRpdGxlPkludGVy
dmVudGlvbnMgdG8gcHJvbW90ZSBoZWFsdGhpZXIgdGFrZWF3YXksIHB1YiBhbmQgcmVzdGF1cmFu
dCAob3V0LW9mLWhvbWUpIGZvb2Q6IEEgcXVhbGl0YXRpdmUgc3R1ZHkgb2YgaW50ZXJ2ZW50aW9u
IGRlbGl2ZXJlcnPigJkgZXhwZXJpZW5jZSAgPC90aXRsZT48c2Vjb25kYXJ5LXRpdGxlPkluIHBy
ZXBhcmF0aW9uPC9zZWNvbmRhcnktdGl0bGU+PC90aXRsZXM+PGRhdGVzPjx5ZWFyPjIwMTU8L3ll
YXI+PC9kYXRlcz48dXJscz48L3VybHM+PC9yZWNvcmQ+PC9DaXRlPjxDaXRlPjxBdXRob3I+SGFs
bGlnYW48L0F1dGhvcj48WWVhcj4yMDE1PC9ZZWFyPjxSZWNOdW0+MTE1Mzc8L1JlY051bT48cmVj
b3JkPjxyZWMtbnVtYmVyPjExNTM3PC9yZWMtbnVtYmVyPjxmb3JlaWduLWtleXM+PGtleSBhcHA9
IkVOIiBkYi1pZD0icnM1cnBzcmV2cHhyMm9lcjU5ZHBydjJuMHh4dnphZGVmNTl0IiB0aW1lc3Rh
bXA9IjE0NDY2NTQxMzMiPjExNTM3PC9rZXk+PC9mb3JlaWduLWtleXM+PHJlZi10eXBlIG5hbWU9
IlJlcG9ydCI+Mjc8L3JlZi10eXBlPjxjb250cmlidXRvcnM+PGF1dGhvcnM+PGF1dGhvcj5IYWxs
aWdhbiwgSjwvYXV0aG9yPjxhdXRob3I+T+KAmUJyaWVuLCBOPC9hdXRob3I+PGF1dGhvcj5QdXJ2
ZXMsIFI8L2F1dGhvcj48YXV0aG9yPkJlY2tlciwgRjwvYXV0aG9yPjxhdXRob3I+R29mZmUsIEw8
L2F1dGhvcj48YXV0aG9yPkJyb3duLCBIPC9hdXRob3I+PGF1dGhvcj5WYWxlLCBMPC9hdXRob3I+
PGF1dGhvcj5TdG9ja2VuLCBEPC9hdXRob3I+PGF1dGhvcj5BZGFtc29uLCBBSjwvYXV0aG9yPjxh
dXRob3I+QWRhbXMsIEo8L2F1dGhvcj48YXV0aG9yPlN0ZWFkLCBNPC9hdXRob3I+PGF1dGhvcj5X
aGl0ZSwgTTwvYXV0aG9yPjwvYXV0aG9ycz48L2NvbnRyaWJ1dG9ycz48dGl0bGVzPjx0aXRsZT5S
ZXNlYXJjaCB0byBzdXBwb3J0IHRoZSBldmFsdWF0aW9uIGFuZCBpbXBsZW1lbnRhdGlvbiBvZiBh
ZHVsdCBjb29raW5nIHNraWxscyBpbnRlcnZlbnRpb25zIGluIHRoZSBVSzogcGlsb3QgUkNUIHdp
dGggcHJvY2VzcyBhbmQgZWNvbm9taWMgZXZhbHVhdGlvbnMuIEZpbmFsIHByb2plY3QgcmVwb3J0
LjwvdGl0bGU+PC90aXRsZXM+PGRhdGVzPjx5ZWFyPjIwMTU8L3llYXI+PC9kYXRlcz48cHViLWxv
Y2F0aW9uPkxvbmRvbjwvcHViLWxvY2F0aW9uPjxwdWJsaXNoZXI+UHVibGljIEhlYWx0aCBSZXNl
YXJjaCBDb25zb3J0aXVtPC9wdWJsaXNoZXI+PHVybHM+PC91cmxzPjwvcmVjb3JkPjwvQ2l0ZT48
Q2l0ZT48QXV0aG9yPk1jTmF1Z2h0b248L0F1dGhvcj48WWVhcj4yMDE2PC9ZZWFyPjxSZWNOdW0+
MTE4MTE8L1JlY051bT48cmVjb3JkPjxyZWMtbnVtYmVyPjExODExPC9yZWMtbnVtYmVyPjxmb3Jl
aWduLWtleXM+PGtleSBhcHA9IkVOIiBkYi1pZD0icnM1cnBzcmV2cHhyMm9lcjU5ZHBydjJuMHh4
dnphZGVmNTl0IiB0aW1lc3RhbXA9IjE0NTg4MzM3MjgiPjExODExPC9rZXk+PC9mb3JlaWduLWtl
eXM+PHJlZi10eXBlIG5hbWU9IkpvdXJuYWwgQXJ0aWNsZSI+MTc8L3JlZi10eXBlPjxjb250cmli
dXRvcnM+PGF1dGhvcnM+PGF1dGhvcj5NY05hdWdodG9uLCBSZWJla2FoIEpheW5lPC9hdXRob3I+
PGF1dGhvcj5BZGFtcywgSmVhbjwvYXV0aG9yPjxhdXRob3I+U2h1Y2tzbWl0aCwgSmFuZXQ8L2F1
dGhvcj48L2F1dGhvcnM+PC9jb250cmlidXRvcnM+PHRpdGxlcz48dGl0bGU+QWNjZXB0YWJpbGl0
eSBvZiBmaW5hbmNpYWwgaW5jZW50aXZlcyBvciBxdWFzaS1tYW5kYXRvcnkgc2NoZW1lcyB0byBp
bmNyZWFzZSB1cHRha2Ugb2YgaW1tdW5pc2F0aW9ucyBpbiBwcmVzY2hvb2wgY2hpbGRyZW4gaW4g
dGhlIFVuaXRlZCBLaW5nZG9tOiBRdWFsaXRhdGl2ZSBzdHVkeSB3aXRoIHBhcmVudHMgYW5kIHNl
cnZpY2UgZGVsaXZlcnkgc3RhZmY8L3RpdGxlPjxzZWNvbmRhcnktdGl0bGU+VmFjY2luZTwvc2Vj
b25kYXJ5LXRpdGxlPjwvdGl0bGVzPjxwZXJpb2RpY2FsPjxmdWxsLXRpdGxlPlZhY2NpbmU8L2Z1
bGwtdGl0bGU+PGFiYnItMT5WYWNjaW5lPC9hYmJyLTE+PGFiYnItMj5WYWNjaW5lPC9hYmJyLTI+
PC9wZXJpb2RpY2FsPjxrZXl3b3Jkcz48a2V5d29yZD5DaGlsZGhvb2QgaW1tdW5pc2F0aW9uPC9r
ZXl3b3JkPjxrZXl3b3JkPkZpbmFuY2lhbCBpbmNlbnRpdmVzPC9rZXl3b3JkPjxrZXl3b3JkPlF1
YXNpLW1hbmRhdG9yeSBzY2hlbWVzPC9rZXl3b3JkPjwva2V5d29yZHM+PGRhdGVzPjx5ZWFyPjIw
MTY8L3llYXI+PC9kYXRlcz48aXNibj4wMjY0LTQxMFg8L2lzYm4+PHVybHM+PHJlbGF0ZWQtdXJs
cz48dXJsPmh0dHA6Ly93d3cuc2NpZW5jZWRpcmVjdC5jb20vc2NpZW5jZS9hcnRpY2xlL3BpaS9T
MDI2NDQxMFgxNjAwMjk5MTwvdXJsPjwvcmVsYXRlZC11cmxzPjwvdXJscz48ZWxlY3Ryb25pYy1y
ZXNvdXJjZS1udW0+aHR0cDovL2R4LmRvaS5vcmcvMTAuMTAxNi9qLnZhY2NpbmUuMjAxNi4wMy4w
MDk8L2VsZWN0cm9uaWMtcmVzb3VyY2UtbnVtPjwvcmVjb3JkPjwvQ2l0ZT48Q2l0ZT48QXV0aG9y
Pk1pbGxzPC9BdXRob3I+PFllYXI+MjAxNjwvWWVhcj48UmVjTnVtPjExODA0PC9SZWNOdW0+PHJl
Y29yZD48cmVjLW51bWJlcj4xMTgwNDwvcmVjLW51bWJlcj48Zm9yZWlnbi1rZXlzPjxrZXkgYXBw
PSJFTiIgZGItaWQ9InJzNXJwc3JldnB4cjJvZXI1OWRwcnYybjB4eHZ6YWRlZjU5dCIgdGltZXN0
YW1wPSIxNDU4NzI0OTA4Ij4xMTgwNDwva2V5PjwvZm9yZWlnbi1rZXlzPjxyZWYtdHlwZSBuYW1l
PSJKb3VybmFsIEFydGljbGUiPjE3PC9yZWYtdHlwZT48Y29udHJpYnV0b3JzPjxhdXRob3JzPjxh
dXRob3I+TWlsbHMsIFNEPC9hdXRob3I+PGF1dGhvcj5Ccm93biwgSDwvYXV0aG9yPjxhdXRob3I+
V3JpZWRlbiwgVzwvYXV0aG9yPjxhdXRob3I+V2hpdGUsIE08L2F1dGhvcj48YXV0aG9yPkFkYW1z
LCBKPC9hdXRob3I+PC9hdXRob3JzPjwvY29udHJpYnV0b3JzPjx0aXRsZXM+PHRpdGxlPkZhY3Rv
cnMgaW5mbHVlbmNpbmcgY29va2luZyBiZWhhdmlvdXIgYW5kIGRlY2lzaW9ucyBub3QgdG8gY29v
ayBpbiBVSyBhZHVsdHM6IHF1YWxpdGF0aXZlIGludGVydmlldyBzdHVkeSB3aXRoIHBob3RvZWxp
Y2l0YXRpb248L3RpdGxlPjxzZWNvbmRhcnktdGl0bGU+aW4gcHJlcGFyYXRpb248L3NlY29uZGFy
eS10aXRsZT48L3RpdGxlcz48ZGF0ZXM+PHllYXI+MjAxNjwveWVhcj48L2RhdGVzPjx1cmxzPjwv
dXJscz48L3JlY29yZD48L0NpdGU+PC9FbmROb3RlPn==
</w:fldData>
        </w:fldChar>
      </w:r>
      <w:r>
        <w:rPr>
          <w:rFonts w:ascii="Calibri" w:eastAsia="MS Mincho" w:hAnsi="Calibri" w:cs="Times New Roman"/>
        </w:rPr>
        <w:instrText xml:space="preserve"> ADDIN EN.CITE </w:instrText>
      </w:r>
      <w:r>
        <w:rPr>
          <w:rFonts w:ascii="Calibri" w:eastAsia="MS Mincho" w:hAnsi="Calibri" w:cs="Times New Roman"/>
        </w:rPr>
        <w:fldChar w:fldCharType="begin">
          <w:fldData xml:space="preserve">PEVuZE5vdGU+PENpdGU+PEF1dGhvcj5BZGFtczwvQXV0aG9yPjxZZWFyPjIwMTI8L1llYXI+PFJl
Y051bT43OTA5PC9SZWNOdW0+PERpc3BsYXlUZXh0Pls4LTE0XTwvRGlzcGxheVRleHQ+PHJlY29y
ZD48cmVjLW51bWJlcj43OTA5PC9yZWMtbnVtYmVyPjxmb3JlaWduLWtleXM+PGtleSBhcHA9IkVO
IiBkYi1pZD0icnM1cnBzcmV2cHhyMm9lcjU5ZHBydjJuMHh4dnphZGVmNTl0IiB0aW1lc3RhbXA9
IjEzNDg1NjQ2NzQiPjc5MDk8L2tleT48L2ZvcmVpZ24ta2V5cz48cmVmLXR5cGUgbmFtZT0iSm91
cm5hbCBBcnRpY2xlIj4xNzwvcmVmLXR5cGU+PGNvbnRyaWJ1dG9ycz48YXV0aG9ycz48YXV0aG9y
PkFkYW1zLCBKZWFuPC9hdXRob3I+PGF1dGhvcj5IYWxsaWdhbiwgSm9lbDwvYXV0aG9yPjxhdXRo
b3I+QnVyZ2VzIFdhdHNvbiwgRHVpa2E8L2F1dGhvcj48YXV0aG9yPlJ5YW4sIFZpY2t5PC9hdXRo
b3I+PGF1dGhvcj5QZW5uLCBMaW5kYTwvYXV0aG9yPjxhdXRob3I+QWRhbXNvbiwgQXNobGV5IEou
PC9hdXRob3I+PGF1dGhvcj5XaGl0ZSwgTWFydGluPC9hdXRob3I+PC9hdXRob3JzPjwvY29udHJp
YnV0b3JzPjx0aXRsZXM+PHRpdGxlPlRoZSBDaGFuZ2U0TGlmZSBDb252ZW5pZW5jZSBTdG9yZSBQ
cm9ncmFtbWUgdG8gSW5jcmVhc2UgUmV0YWlsIEFjY2VzcyB0byBGcmVzaCBGcnVpdCBhbmQgVmVn
ZXRhYmxlczogQSBNaXhlZCBNZXRob2RzIFByb2Nlc3MgRXZhbHVhdGlvbjwvdGl0bGU+PHNlY29u
ZGFyeS10aXRsZT5QTG9TIE9ORTwvc2Vjb25kYXJ5LXRpdGxlPjwvdGl0bGVzPjxwZXJpb2RpY2Fs
PjxmdWxsLXRpdGxlPlBsb1MgT25lPC9mdWxsLXRpdGxlPjxhYmJyLTE+UExvUyBPbmU8L2FiYnIt
MT48YWJici0yPlBMb1MgT25lPC9hYmJyLTI+PC9wZXJpb2RpY2FsPjxwYWdlcz5lMzk0MzE8L3Bh
Z2VzPjx2b2x1bWU+Nzwvdm9sdW1lPjxudW1iZXI+NjwvbnVtYmVyPjxkYXRlcz48eWVhcj4yMDEy
PC95ZWFyPjwvZGF0ZXM+PHB1Ymxpc2hlcj5QdWJsaWMgTGlicmFyeSBvZiBTY2llbmNlPC9wdWJs
aXNoZXI+PHVybHM+PHJlbGF0ZWQtdXJscz48dXJsPmh0dHA6Ly9keC5kb2kub3JnLzEwLjEzNzEl
MkZqb3VybmFsLnBvbmUuMDAzOTQzMTwvdXJsPjwvcmVsYXRlZC11cmxzPjwvdXJscz48ZWxlY3Ry
b25pYy1yZXNvdXJjZS1udW0+MTAuMTM3MS9qb3VybmFsLnBvbmUuMDAzOTQzMTwvZWxlY3Ryb25p
Yy1yZXNvdXJjZS1udW0+PC9yZWNvcmQ+PC9DaXRlPjxDaXRlPjxBdXRob3I+R2lsZXM8L0F1dGhv
cj48WWVhcj4yMDE1PC9ZZWFyPjxSZWNOdW0+MTE0MDk8L1JlY051bT48cmVjb3JkPjxyZWMtbnVt
YmVyPjExNDA5PC9yZWMtbnVtYmVyPjxmb3JlaWduLWtleXM+PGtleSBhcHA9IkVOIiBkYi1pZD0i
cnM1cnBzcmV2cHhyMm9lcjU5ZHBydjJuMHh4dnphZGVmNTl0IiB0aW1lc3RhbXA9IjE0MzQzNzIy
MTgiPjExNDA5PC9rZXk+PC9mb3JlaWduLWtleXM+PHJlZi10eXBlIG5hbWU9IkpvdXJuYWwgQXJ0
aWNsZSI+MTc8L3JlZi10eXBlPjxjb250cmlidXRvcnM+PGF1dGhvcnM+PGF1dGhvcj5HaWxlcywg
RUw8L2F1dGhvcj48YXV0aG9yPkhvbG1lcywgTTwvYXV0aG9yPjxhdXRob3I+TWNDb2xsLCBFPC9h
dXRob3I+PGF1dGhvcj5TbmllaG90dGEsIEZGPC9hdXRob3I+PGF1dGhvcj5BZGFtcywgSjwvYXV0
aG9yPjwvYXV0aG9ycz48L2NvbnRyaWJ1dG9ycz48YXV0aC1hZGRyZXNzPkhlYWx0aCBhbmQgU29j
aWFsIENhcmUgSW5zdGl0dXRlLCBUZWVzc2lkZSBVbml2ZXJzaXR5LCBNaWRkbGVzYnJvdWdoLCBO
b3J0aCBZb3Jrc2hpcmUsIFRTMSAzQkEsIFVLLiBlLmdpbGVzQHRlZXMuYWMudWsuJiN4RDtUaGUg
TWVkaWNhbCBTY2hvb2wsIE5ld2Nhc3RsZSBVbml2ZXJzaXR5LCBGcmFtbGluZ3RvbiBQbGFjZSwg
TkUyIDRISCwgTmV3Y2FzdGxlIHVwb24gVHluZSwgVHluZSBhbmQgV2VhciwgVUsuIG0uaG9sbWVz
QG5jbC5hYy51ay4mI3hEO0luc3RpdHV0ZSBvZiBIZWFsdGggJmFtcDsgU29jaWV0eSwgTmV3Y2Fz
dGxlIENsaW5pY2FsIFRyaWFscyBVbml0LCBUaGUgTWVkaWNhbCBTY2hvb2wsIE5ld2Nhc3RsZSBV
bml2ZXJzaXR5LCA0dGggRmxvb3IsIFdpbGxpYW0gTGVlY2ggQnVpbGRpbmcsIEZyYW1saW5ndG9u
IFBsYWNlLCBORTIgNEhILCBOZXdjYXN0bGUgdXBvbiBUeW5lLCBUeW5lIGFuZCBXZWFyLCBVSy4g
ZWxhaW5lLm1jY29sbEBuY2wuYWMudWsuJiN4RDtIZWFsdGggYW5kIFNvY2lhbCBDYXJlIEluc3Rp
dHV0ZSwgVGVlc3NpZGUgVW5pdmVyc2l0eSwgTWlkZGxlc2Jyb3VnaCwgTm9ydGggWW9ya3NoaXJl
LCBUUzEgM0JBLCBVSy4gZmFsa28uc25pZWhvdHRhQG5jbC5hYy51ay4mI3hEO0NlbnRyZSBmb3Ig
RGlldCBhbmQgQWN0aXZpdHkgUmVzZWFyY2gsIE1SQyBFcGlkZW1pb2xvZ3kgVW5pdCwgVW5pdmVy
c2l0eSBvZiBDYW1icmlkZ2UgU2Nob29sIG9mIENsaW5pY2FsIE1lZGljaW5lLCBMZXZlbCAzIElu
c3RpdHV0ZSBvZiBNZXRhYm9saWMgU2NpZW5jZSwgQWRkZW5icm9va2UmYXBvcztzIFRyZWF0bWVu
dCBDZW50cmUsIENhbWJyaWRnZSBCaW9tZWRpY2FsIENhbXB1cywgQ2FtYnJpZGdlLCBDQjIgMFNM
LCBVSy4gam1hNzlAbWVkc2NobC5jYW0uYWMudWsuPC9hdXRoLWFkZHJlc3M+PHRpdGxlcz48dGl0
bGU+QWNjZXB0YWJpbGl0eSBvZiBmaW5hbmNpYWwgaW5jZW50aXZlcyBmb3IgYnJlYXN0ZmVlZGlu
ZzogdGhlbWF0aWMgYW5hbHlzaXMgb2YgcmVhZGVycyZhcG9zOyBjb21tZW50cyB0byBVSyBvbmxp
bmUgbmV3cyByZXBvcnRzPC90aXRsZT48c2Vjb25kYXJ5LXRpdGxlPkJNQyBQcmVnbmFuY3kgQ2hp
bGRiaXJ0aDwvc2Vjb25kYXJ5LXRpdGxlPjxhbHQtdGl0bGU+Qk1DIHByZWduYW5jeSBhbmQgY2hp
bGRiaXJ0aDwvYWx0LXRpdGxlPjwvdGl0bGVzPjxwZXJpb2RpY2FsPjxmdWxsLXRpdGxlPkJNQyBQ
cmVnbmFuY3kgYW5kIENoaWxkYmlydGg8L2Z1bGwtdGl0bGU+PGFiYnItMT5CTUMgUHJlZ25hbmN5
IENoaWxkYmlydGg8L2FiYnItMT48YWJici0yPkJNQyBQcmVnbmFuY3kgQ2hpbGRiaXJ0aDwvYWJi
ci0yPjxhYmJyLTM+Qk1DIFByZWduYW5jeSAmYW1wOyBDaGlsZGJpcnRoPC9hYmJyLTM+PC9wZXJp
b2RpY2FsPjxhbHQtcGVyaW9kaWNhbD48ZnVsbC10aXRsZT5CTUMgUHJlZ25hbmN5IGFuZCBDaGls
ZGJpcnRoPC9mdWxsLXRpdGxlPjxhYmJyLTE+Qk1DIFByZWduYW5jeSBDaGlsZGJpcnRoPC9hYmJy
LTE+PGFiYnItMj5CTUMgUHJlZ25hbmN5IENoaWxkYmlydGg8L2FiYnItMj48YWJici0zPkJNQyBQ
cmVnbmFuY3kgJmFtcDsgQ2hpbGRiaXJ0aDwvYWJici0zPjwvYWx0LXBlcmlvZGljYWw+PHBhZ2Vz
PjExNjwvcGFnZXM+PHZvbHVtZT4xNTwvdm9sdW1lPjxudW1iZXI+MTwvbnVtYmVyPjxlZGl0aW9u
PjIwMTUvMDUvMjA8L2VkaXRpb24+PGRhdGVzPjx5ZWFyPjIwMTU8L3llYXI+PHB1Yi1kYXRlcz48
ZGF0ZT5NYXkgMTY8L2RhdGU+PC9wdWItZGF0ZXM+PC9kYXRlcz48aXNibj4xNDcxLTIzOTM8L2lz
Ym4+PGFjY2Vzc2lvbi1udW0+MjU5ODIzMDU8L2FjY2Vzc2lvbi1udW0+PHVybHM+PC91cmxzPjxl
bGVjdHJvbmljLXJlc291cmNlLW51bT4xMC4xMTg2L3MxMjg4NC0wMTUtMDU0OS01PC9lbGVjdHJv
bmljLXJlc291cmNlLW51bT48cmVtb3RlLWRhdGFiYXNlLXByb3ZpZGVyPk5MTTwvcmVtb3RlLWRh
dGFiYXNlLXByb3ZpZGVyPjxsYW5ndWFnZT5Fbmc8L2xhbmd1YWdlPjwvcmVjb3JkPjwvQ2l0ZT48
Q2l0ZT48QXV0aG9yPkdpbGVzPC9BdXRob3I+PFllYXI+MjAxNTwvWWVhcj48UmVjTnVtPjExMTYz
PC9SZWNOdW0+PHJlY29yZD48cmVjLW51bWJlcj4xMTE2MzwvcmVjLW51bWJlcj48Zm9yZWlnbi1r
ZXlzPjxrZXkgYXBwPSJFTiIgZGItaWQ9InJzNXJwc3JldnB4cjJvZXI1OWRwcnYybjB4eHZ6YWRl
ZjU5dCIgdGltZXN0YW1wPSIxNDAxNDYyMTQzIj4xMTE2Mzwva2V5PjwvZm9yZWlnbi1rZXlzPjxy
ZWYtdHlwZSBuYW1lPSJKb3VybmFsIEFydGljbGUiPjE3PC9yZWYtdHlwZT48Y29udHJpYnV0b3Jz
PjxhdXRob3JzPjxhdXRob3I+R2lsZXMsIEVMPC9hdXRob3I+PGF1dGhvcj5NY0NvbGwsIEU8L2F1
dGhvcj48YXV0aG9yPlNuaWVob3R0YSwgRkY8L2F1dGhvcj48YXV0aG9yPkFkYW1zLCBKPC9hdXRo
b3I+PC9hdXRob3JzPjwvY29udHJpYnV0b3JzPjx0aXRsZXM+PHRpdGxlPkFjY2VwdGFiaWxpdHkg
b2YgZmluYW5jaWFsIGluY2VudGl2ZXMgYW5kIHBlbmFsdGllcyBmb3IgZW5jb3VyYWdpbmcgdXB0
YWtlIG9mIGhlYWx0aHkgYmVoYXZpb3VyczogZm9jdXMgZ3JvdXBzPC90aXRsZT48c2Vjb25kYXJ5
LXRpdGxlPkJNQyBQdWJsaWMgSGVhbHRoPC9zZWNvbmRhcnktdGl0bGU+PC90aXRsZXM+PHBlcmlv
ZGljYWw+PGZ1bGwtdGl0bGU+Qk1DIFB1YmxpYyBIZWFsdGg8L2Z1bGwtdGl0bGU+PGFiYnItMT5C
TUMgUHVibGljIEhlYWx0aDwvYWJici0xPjxhYmJyLTI+Qk1DIFB1YmxpYyBIZWFsdGg8L2FiYnIt
Mj48L3BlcmlvZGljYWw+PHBhZ2VzPmRvaToxMC4xMTg2L3MxMjg4OS0wMTUtMTQwOS15PC9wYWdl
cz48dm9sdW1lPjE1PC92b2x1bWU+PG51bWJlcj41ODwvbnVtYmVyPjxkYXRlcz48eWVhcj4yMDE1
PC95ZWFyPjwvZGF0ZXM+PHVybHM+PC91cmxzPjwvcmVjb3JkPjwvQ2l0ZT48Q2l0ZT48QXV0aG9y
PkdvZmZlPC9BdXRob3I+PFllYXI+MjAxNTwvWWVhcj48UmVjTnVtPjExNDE5PC9SZWNOdW0+PHJl
Y29yZD48cmVjLW51bWJlcj4xMTQxOTwvcmVjLW51bWJlcj48Zm9yZWlnbi1rZXlzPjxrZXkgYXBw
PSJFTiIgZGItaWQ9InJzNXJwc3JldnB4cjJvZXI1OWRwcnYybjB4eHZ6YWRlZjU5dCIgdGltZXN0
YW1wPSIxNDM3NDA0MzM4Ij4xMTQxOTwva2V5PjwvZm9yZWlnbi1rZXlzPjxyZWYtdHlwZSBuYW1l
PSJKb3VybmFsIEFydGljbGUiPjE3PC9yZWYtdHlwZT48Y29udHJpYnV0b3JzPjxhdXRob3JzPjxh
dXRob3I+R29mZmUsIEw8L2F1dGhvcj48YXV0aG9yPlBlbm4sIEw8L2F1dGhvcj48YXV0aG9yPkFi
cmFoYW0sIEM8L2F1dGhvcj48YXV0aG9yPkFkYW1zLCBKPC9hdXRob3I+PGF1dGhvcj5BZGFtc29u
LCBBSjwvYXV0aG9yPjxhdXRob3I+QXJhdWpvLVNvYXJlcywgVjwvYXV0aG9yPjxhdXRob3I+U3Vt
bWVyYmVsbCwgQzwvYXV0aG9yPjxhdXRob3I+V2hpdGUsIE08L2F1dGhvcj48YXV0aG9yPkxha2Us
IEFBPC9hdXRob3I+PC9hdXRob3JzPjwvY29udHJpYnV0b3JzPjx0aXRsZXM+PHRpdGxlPkludGVy
dmVudGlvbnMgdG8gcHJvbW90ZSBoZWFsdGhpZXIgdGFrZWF3YXksIHB1YiBhbmQgcmVzdGF1cmFu
dCAob3V0LW9mLWhvbWUpIGZvb2Q6IEEgcXVhbGl0YXRpdmUgc3R1ZHkgb2YgaW50ZXJ2ZW50aW9u
IGRlbGl2ZXJlcnPigJkgZXhwZXJpZW5jZSAgPC90aXRsZT48c2Vjb25kYXJ5LXRpdGxlPkluIHBy
ZXBhcmF0aW9uPC9zZWNvbmRhcnktdGl0bGU+PC90aXRsZXM+PGRhdGVzPjx5ZWFyPjIwMTU8L3ll
YXI+PC9kYXRlcz48dXJscz48L3VybHM+PC9yZWNvcmQ+PC9DaXRlPjxDaXRlPjxBdXRob3I+SGFs
bGlnYW48L0F1dGhvcj48WWVhcj4yMDE1PC9ZZWFyPjxSZWNOdW0+MTE1Mzc8L1JlY051bT48cmVj
b3JkPjxyZWMtbnVtYmVyPjExNTM3PC9yZWMtbnVtYmVyPjxmb3JlaWduLWtleXM+PGtleSBhcHA9
IkVOIiBkYi1pZD0icnM1cnBzcmV2cHhyMm9lcjU5ZHBydjJuMHh4dnphZGVmNTl0IiB0aW1lc3Rh
bXA9IjE0NDY2NTQxMzMiPjExNTM3PC9rZXk+PC9mb3JlaWduLWtleXM+PHJlZi10eXBlIG5hbWU9
IlJlcG9ydCI+Mjc8L3JlZi10eXBlPjxjb250cmlidXRvcnM+PGF1dGhvcnM+PGF1dGhvcj5IYWxs
aWdhbiwgSjwvYXV0aG9yPjxhdXRob3I+T+KAmUJyaWVuLCBOPC9hdXRob3I+PGF1dGhvcj5QdXJ2
ZXMsIFI8L2F1dGhvcj48YXV0aG9yPkJlY2tlciwgRjwvYXV0aG9yPjxhdXRob3I+R29mZmUsIEw8
L2F1dGhvcj48YXV0aG9yPkJyb3duLCBIPC9hdXRob3I+PGF1dGhvcj5WYWxlLCBMPC9hdXRob3I+
PGF1dGhvcj5TdG9ja2VuLCBEPC9hdXRob3I+PGF1dGhvcj5BZGFtc29uLCBBSjwvYXV0aG9yPjxh
dXRob3I+QWRhbXMsIEo8L2F1dGhvcj48YXV0aG9yPlN0ZWFkLCBNPC9hdXRob3I+PGF1dGhvcj5X
aGl0ZSwgTTwvYXV0aG9yPjwvYXV0aG9ycz48L2NvbnRyaWJ1dG9ycz48dGl0bGVzPjx0aXRsZT5S
ZXNlYXJjaCB0byBzdXBwb3J0IHRoZSBldmFsdWF0aW9uIGFuZCBpbXBsZW1lbnRhdGlvbiBvZiBh
ZHVsdCBjb29raW5nIHNraWxscyBpbnRlcnZlbnRpb25zIGluIHRoZSBVSzogcGlsb3QgUkNUIHdp
dGggcHJvY2VzcyBhbmQgZWNvbm9taWMgZXZhbHVhdGlvbnMuIEZpbmFsIHByb2plY3QgcmVwb3J0
LjwvdGl0bGU+PC90aXRsZXM+PGRhdGVzPjx5ZWFyPjIwMTU8L3llYXI+PC9kYXRlcz48cHViLWxv
Y2F0aW9uPkxvbmRvbjwvcHViLWxvY2F0aW9uPjxwdWJsaXNoZXI+UHVibGljIEhlYWx0aCBSZXNl
YXJjaCBDb25zb3J0aXVtPC9wdWJsaXNoZXI+PHVybHM+PC91cmxzPjwvcmVjb3JkPjwvQ2l0ZT48
Q2l0ZT48QXV0aG9yPk1jTmF1Z2h0b248L0F1dGhvcj48WWVhcj4yMDE2PC9ZZWFyPjxSZWNOdW0+
MTE4MTE8L1JlY051bT48cmVjb3JkPjxyZWMtbnVtYmVyPjExODExPC9yZWMtbnVtYmVyPjxmb3Jl
aWduLWtleXM+PGtleSBhcHA9IkVOIiBkYi1pZD0icnM1cnBzcmV2cHhyMm9lcjU5ZHBydjJuMHh4
dnphZGVmNTl0IiB0aW1lc3RhbXA9IjE0NTg4MzM3MjgiPjExODExPC9rZXk+PC9mb3JlaWduLWtl
eXM+PHJlZi10eXBlIG5hbWU9IkpvdXJuYWwgQXJ0aWNsZSI+MTc8L3JlZi10eXBlPjxjb250cmli
dXRvcnM+PGF1dGhvcnM+PGF1dGhvcj5NY05hdWdodG9uLCBSZWJla2FoIEpheW5lPC9hdXRob3I+
PGF1dGhvcj5BZGFtcywgSmVhbjwvYXV0aG9yPjxhdXRob3I+U2h1Y2tzbWl0aCwgSmFuZXQ8L2F1
dGhvcj48L2F1dGhvcnM+PC9jb250cmlidXRvcnM+PHRpdGxlcz48dGl0bGU+QWNjZXB0YWJpbGl0
eSBvZiBmaW5hbmNpYWwgaW5jZW50aXZlcyBvciBxdWFzaS1tYW5kYXRvcnkgc2NoZW1lcyB0byBp
bmNyZWFzZSB1cHRha2Ugb2YgaW1tdW5pc2F0aW9ucyBpbiBwcmVzY2hvb2wgY2hpbGRyZW4gaW4g
dGhlIFVuaXRlZCBLaW5nZG9tOiBRdWFsaXRhdGl2ZSBzdHVkeSB3aXRoIHBhcmVudHMgYW5kIHNl
cnZpY2UgZGVsaXZlcnkgc3RhZmY8L3RpdGxlPjxzZWNvbmRhcnktdGl0bGU+VmFjY2luZTwvc2Vj
b25kYXJ5LXRpdGxlPjwvdGl0bGVzPjxwZXJpb2RpY2FsPjxmdWxsLXRpdGxlPlZhY2NpbmU8L2Z1
bGwtdGl0bGU+PGFiYnItMT5WYWNjaW5lPC9hYmJyLTE+PGFiYnItMj5WYWNjaW5lPC9hYmJyLTI+
PC9wZXJpb2RpY2FsPjxrZXl3b3Jkcz48a2V5d29yZD5DaGlsZGhvb2QgaW1tdW5pc2F0aW9uPC9r
ZXl3b3JkPjxrZXl3b3JkPkZpbmFuY2lhbCBpbmNlbnRpdmVzPC9rZXl3b3JkPjxrZXl3b3JkPlF1
YXNpLW1hbmRhdG9yeSBzY2hlbWVzPC9rZXl3b3JkPjwva2V5d29yZHM+PGRhdGVzPjx5ZWFyPjIw
MTY8L3llYXI+PC9kYXRlcz48aXNibj4wMjY0LTQxMFg8L2lzYm4+PHVybHM+PHJlbGF0ZWQtdXJs
cz48dXJsPmh0dHA6Ly93d3cuc2NpZW5jZWRpcmVjdC5jb20vc2NpZW5jZS9hcnRpY2xlL3BpaS9T
MDI2NDQxMFgxNjAwMjk5MTwvdXJsPjwvcmVsYXRlZC11cmxzPjwvdXJscz48ZWxlY3Ryb25pYy1y
ZXNvdXJjZS1udW0+aHR0cDovL2R4LmRvaS5vcmcvMTAuMTAxNi9qLnZhY2NpbmUuMjAxNi4wMy4w
MDk8L2VsZWN0cm9uaWMtcmVzb3VyY2UtbnVtPjwvcmVjb3JkPjwvQ2l0ZT48Q2l0ZT48QXV0aG9y
Pk1pbGxzPC9BdXRob3I+PFllYXI+MjAxNjwvWWVhcj48UmVjTnVtPjExODA0PC9SZWNOdW0+PHJl
Y29yZD48cmVjLW51bWJlcj4xMTgwNDwvcmVjLW51bWJlcj48Zm9yZWlnbi1rZXlzPjxrZXkgYXBw
PSJFTiIgZGItaWQ9InJzNXJwc3JldnB4cjJvZXI1OWRwcnYybjB4eHZ6YWRlZjU5dCIgdGltZXN0
YW1wPSIxNDU4NzI0OTA4Ij4xMTgwNDwva2V5PjwvZm9yZWlnbi1rZXlzPjxyZWYtdHlwZSBuYW1l
PSJKb3VybmFsIEFydGljbGUiPjE3PC9yZWYtdHlwZT48Y29udHJpYnV0b3JzPjxhdXRob3JzPjxh
dXRob3I+TWlsbHMsIFNEPC9hdXRob3I+PGF1dGhvcj5Ccm93biwgSDwvYXV0aG9yPjxhdXRob3I+
V3JpZWRlbiwgVzwvYXV0aG9yPjxhdXRob3I+V2hpdGUsIE08L2F1dGhvcj48YXV0aG9yPkFkYW1z
LCBKPC9hdXRob3I+PC9hdXRob3JzPjwvY29udHJpYnV0b3JzPjx0aXRsZXM+PHRpdGxlPkZhY3Rv
cnMgaW5mbHVlbmNpbmcgY29va2luZyBiZWhhdmlvdXIgYW5kIGRlY2lzaW9ucyBub3QgdG8gY29v
ayBpbiBVSyBhZHVsdHM6IHF1YWxpdGF0aXZlIGludGVydmlldyBzdHVkeSB3aXRoIHBob3RvZWxp
Y2l0YXRpb248L3RpdGxlPjxzZWNvbmRhcnktdGl0bGU+aW4gcHJlcGFyYXRpb248L3NlY29uZGFy
eS10aXRsZT48L3RpdGxlcz48ZGF0ZXM+PHllYXI+MjAxNjwveWVhcj48L2RhdGVzPjx1cmxzPjwv
dXJscz48L3JlY29yZD48L0NpdGU+PC9FbmROb3RlPn==
</w:fldData>
        </w:fldChar>
      </w:r>
      <w:r>
        <w:rPr>
          <w:rFonts w:ascii="Calibri" w:eastAsia="MS Mincho" w:hAnsi="Calibri" w:cs="Times New Roman"/>
        </w:rPr>
        <w:instrText xml:space="preserve"> ADDIN EN.CITE.DATA </w:instrText>
      </w:r>
      <w:r>
        <w:rPr>
          <w:rFonts w:ascii="Calibri" w:eastAsia="MS Mincho" w:hAnsi="Calibri" w:cs="Times New Roman"/>
        </w:rPr>
      </w:r>
      <w:r>
        <w:rPr>
          <w:rFonts w:ascii="Calibri" w:eastAsia="MS Mincho" w:hAnsi="Calibri" w:cs="Times New Roman"/>
        </w:rPr>
        <w:fldChar w:fldCharType="end"/>
      </w:r>
      <w:r w:rsidRPr="00183FDB">
        <w:rPr>
          <w:rFonts w:ascii="Calibri" w:eastAsia="MS Mincho" w:hAnsi="Calibri" w:cs="Times New Roman"/>
        </w:rPr>
      </w:r>
      <w:r w:rsidRPr="00183FDB">
        <w:rPr>
          <w:rFonts w:ascii="Calibri" w:eastAsia="MS Mincho" w:hAnsi="Calibri" w:cs="Times New Roman"/>
        </w:rPr>
        <w:fldChar w:fldCharType="separate"/>
      </w:r>
      <w:r>
        <w:rPr>
          <w:rFonts w:ascii="Calibri" w:eastAsia="MS Mincho" w:hAnsi="Calibri" w:cs="Times New Roman"/>
          <w:noProof/>
        </w:rPr>
        <w:t>[8-14]</w:t>
      </w:r>
      <w:r w:rsidRPr="00183FDB">
        <w:rPr>
          <w:rFonts w:ascii="Calibri" w:eastAsia="MS Mincho" w:hAnsi="Calibri" w:cs="Times New Roman"/>
        </w:rPr>
        <w:fldChar w:fldCharType="end"/>
      </w:r>
      <w:r w:rsidRPr="00183FDB">
        <w:rPr>
          <w:rFonts w:ascii="Calibri" w:eastAsia="MS Mincho" w:hAnsi="Calibri" w:cs="Times New Roman"/>
        </w:rPr>
        <w:t xml:space="preserve"> </w:t>
      </w:r>
    </w:p>
    <w:p w:rsidR="00183FDB" w:rsidRPr="00183FDB" w:rsidRDefault="00183FDB" w:rsidP="00183FDB">
      <w:pPr>
        <w:keepNext/>
        <w:spacing w:after="0" w:line="480" w:lineRule="auto"/>
        <w:rPr>
          <w:rFonts w:ascii="Calibri" w:eastAsia="MS Mincho" w:hAnsi="Calibri" w:cs="Times New Roman"/>
          <w:b/>
        </w:rPr>
      </w:pPr>
      <w:r w:rsidRPr="00183FDB">
        <w:rPr>
          <w:rFonts w:ascii="Calibri" w:eastAsia="MS Mincho" w:hAnsi="Calibri" w:cs="Times New Roman"/>
          <w:b/>
        </w:rPr>
        <w:t>References</w:t>
      </w:r>
    </w:p>
    <w:p w:rsidR="00183FDB" w:rsidRPr="00183FDB" w:rsidRDefault="00183FDB" w:rsidP="00183FDB">
      <w:pPr>
        <w:pStyle w:val="EndNoteBibliography"/>
        <w:spacing w:after="240"/>
      </w:pPr>
      <w:r>
        <w:fldChar w:fldCharType="begin"/>
      </w:r>
      <w:r>
        <w:instrText xml:space="preserve"> ADDIN EN.REFLIST </w:instrText>
      </w:r>
      <w:r>
        <w:fldChar w:fldCharType="separate"/>
      </w:r>
      <w:r w:rsidRPr="00183FDB">
        <w:t>1.</w:t>
      </w:r>
      <w:r w:rsidRPr="00183FDB">
        <w:tab/>
        <w:t>Mytton OT, Clarke D, Rayner M. Taxing unhealthy food and drinks to improve health. BMJ. 2012;344. doi: 10.1136/bmj.e2931.</w:t>
      </w:r>
    </w:p>
    <w:p w:rsidR="00183FDB" w:rsidRPr="00183FDB" w:rsidRDefault="00183FDB" w:rsidP="00183FDB">
      <w:pPr>
        <w:pStyle w:val="EndNoteBibliography"/>
        <w:spacing w:after="240"/>
      </w:pPr>
      <w:r w:rsidRPr="00183FDB">
        <w:t>2.</w:t>
      </w:r>
      <w:r w:rsidRPr="00183FDB">
        <w:tab/>
        <w:t>Mytton OT, Eyles H, Ogilvie D. Evaluating the Health Impacts of Food and Beverage Taxes. Current Obesity Reports. 2014;3(4):432-9. doi: 10.1007/s13679-014-0123-x.</w:t>
      </w:r>
    </w:p>
    <w:p w:rsidR="00183FDB" w:rsidRPr="00183FDB" w:rsidRDefault="00183FDB" w:rsidP="00183FDB">
      <w:pPr>
        <w:pStyle w:val="EndNoteBibliography"/>
        <w:spacing w:after="240"/>
      </w:pPr>
      <w:r w:rsidRPr="00183FDB">
        <w:t>3.</w:t>
      </w:r>
      <w:r w:rsidRPr="00183FDB">
        <w:tab/>
        <w:t>Mytton O, Gray A, Rayner M, Rutter H. Could targeted food taxes improve health? J Epidemiol Community Health. 2007;61(8):689-94.</w:t>
      </w:r>
    </w:p>
    <w:p w:rsidR="00183FDB" w:rsidRPr="00183FDB" w:rsidRDefault="00183FDB" w:rsidP="00183FDB">
      <w:pPr>
        <w:pStyle w:val="EndNoteBibliography"/>
        <w:spacing w:after="240"/>
      </w:pPr>
      <w:r w:rsidRPr="00183FDB">
        <w:t>4.</w:t>
      </w:r>
      <w:r w:rsidRPr="00183FDB">
        <w:tab/>
        <w:t>Nnoaham KE, Sacks G, Rayner M, Mytton O, Gray A. Modelling income group differences in the health and economic impacts of targeted food taxes and subsidies. Int J Epidemiol. 2009:dyp214.</w:t>
      </w:r>
    </w:p>
    <w:p w:rsidR="00183FDB" w:rsidRPr="00183FDB" w:rsidRDefault="00183FDB" w:rsidP="00183FDB">
      <w:pPr>
        <w:pStyle w:val="EndNoteBibliography"/>
        <w:spacing w:after="240"/>
      </w:pPr>
      <w:r w:rsidRPr="00183FDB">
        <w:t>5.</w:t>
      </w:r>
      <w:r w:rsidRPr="00183FDB">
        <w:tab/>
        <w:t>Briggs AD, Mytton OT, Kehlbacher A, Tiffin R, Rayner M, Scarborough P. Overall and income specific effect on prevalence of overweight and obesity of 20% sugar sweetened drink tax in UK: econometric and comparative risk assessment modelling study. 2013.</w:t>
      </w:r>
    </w:p>
    <w:p w:rsidR="00183FDB" w:rsidRPr="00183FDB" w:rsidRDefault="00183FDB" w:rsidP="00183FDB">
      <w:pPr>
        <w:pStyle w:val="EndNoteBibliography"/>
        <w:spacing w:after="240"/>
      </w:pPr>
      <w:r w:rsidRPr="00183FDB">
        <w:lastRenderedPageBreak/>
        <w:t>6.</w:t>
      </w:r>
      <w:r w:rsidRPr="00183FDB">
        <w:tab/>
        <w:t>Briggs AD, Mytton OT, Madden D, O’Shea D, Rayner M, Scarborough P. The potential impact on obesity of a 10% tax on sugar-sweetened beverages in Ireland, an effect assessment modelling study. BMC Public Health. 2013;13(1):1.</w:t>
      </w:r>
    </w:p>
    <w:p w:rsidR="00183FDB" w:rsidRPr="00183FDB" w:rsidRDefault="00183FDB" w:rsidP="00183FDB">
      <w:pPr>
        <w:pStyle w:val="EndNoteBibliography"/>
        <w:spacing w:after="240"/>
      </w:pPr>
      <w:r w:rsidRPr="00183FDB">
        <w:t>7.</w:t>
      </w:r>
      <w:r w:rsidRPr="00183FDB">
        <w:tab/>
        <w:t>Mytton O. Time for a sugary drinks tax in the UK? Journal of Public Health. 2014:fdu033.</w:t>
      </w:r>
    </w:p>
    <w:p w:rsidR="00183FDB" w:rsidRPr="00183FDB" w:rsidRDefault="00183FDB" w:rsidP="00183FDB">
      <w:pPr>
        <w:pStyle w:val="EndNoteBibliography"/>
        <w:spacing w:after="240"/>
      </w:pPr>
      <w:r w:rsidRPr="00183FDB">
        <w:t>8.</w:t>
      </w:r>
      <w:r w:rsidRPr="00183FDB">
        <w:tab/>
        <w:t>Adams J, Halligan J, Burges Watson D, Ryan V, Penn L, Adamson AJ, et al. The Change4Life Convenience Store Programme to Increase Retail Access to Fresh Fruit and Vegetables: A Mixed Methods Process Evaluation. PLoS One. 2012;7(6):e39431. doi: 10.1371/journal.pone.0039431.</w:t>
      </w:r>
    </w:p>
    <w:p w:rsidR="00183FDB" w:rsidRPr="00183FDB" w:rsidRDefault="00183FDB" w:rsidP="00183FDB">
      <w:pPr>
        <w:pStyle w:val="EndNoteBibliography"/>
        <w:spacing w:after="240"/>
      </w:pPr>
      <w:r w:rsidRPr="00183FDB">
        <w:t>9.</w:t>
      </w:r>
      <w:r w:rsidRPr="00183FDB">
        <w:tab/>
        <w:t>Giles E, Holmes M, McColl E, Sniehotta F, Adams J. Acceptability of financial incentives for breastfeeding: thematic analysis of readers' comments to UK online news reports. BMC Pregnancy Childbirth. 2015;15(1):116. Epub 2015/05/20. doi: 10.1186/s12884-015-0549-5. PubMed PMID: 25982305.</w:t>
      </w:r>
    </w:p>
    <w:p w:rsidR="00183FDB" w:rsidRPr="00183FDB" w:rsidRDefault="00183FDB" w:rsidP="00183FDB">
      <w:pPr>
        <w:pStyle w:val="EndNoteBibliography"/>
        <w:spacing w:after="240"/>
      </w:pPr>
      <w:r w:rsidRPr="00183FDB">
        <w:t>10.</w:t>
      </w:r>
      <w:r w:rsidRPr="00183FDB">
        <w:tab/>
        <w:t>Giles E, McColl E, Sniehotta F, Adams J. Acceptability of financial incentives and penalties for encouraging uptake of healthy behaviours: focus groups. BMC Public Health. 2015;15(58):doi:10.1186/s12889-015-1409-y.</w:t>
      </w:r>
    </w:p>
    <w:p w:rsidR="00183FDB" w:rsidRPr="00183FDB" w:rsidRDefault="00183FDB" w:rsidP="00183FDB">
      <w:pPr>
        <w:pStyle w:val="EndNoteBibliography"/>
        <w:spacing w:after="240"/>
      </w:pPr>
      <w:r w:rsidRPr="00183FDB">
        <w:t>11.</w:t>
      </w:r>
      <w:r w:rsidRPr="00183FDB">
        <w:tab/>
        <w:t>Goffe L, Penn L, Abraham C, Adams J, Adamson A, Araujo-Soares V, et al. Interventions to promote healthier takeaway, pub and restaurant (out-of-home) food: A qualitative study of intervention deliverers’ experience  In preparation. 2015.</w:t>
      </w:r>
    </w:p>
    <w:p w:rsidR="00183FDB" w:rsidRPr="00183FDB" w:rsidRDefault="00183FDB" w:rsidP="00183FDB">
      <w:pPr>
        <w:pStyle w:val="EndNoteBibliography"/>
        <w:spacing w:after="240"/>
      </w:pPr>
      <w:r w:rsidRPr="00183FDB">
        <w:t>12.</w:t>
      </w:r>
      <w:r w:rsidRPr="00183FDB">
        <w:tab/>
        <w:t>Halligan J, O’Brien N, Purves R, Becker F, Goffe L, Brown H, et al. Research to support the evaluation and implementation of adult cooking skills interventions in the UK: pilot RCT with process and economic evaluations. Final project report. London: Public Health Research Consortium, 2015.</w:t>
      </w:r>
    </w:p>
    <w:p w:rsidR="00183FDB" w:rsidRPr="00183FDB" w:rsidRDefault="00183FDB" w:rsidP="00183FDB">
      <w:pPr>
        <w:pStyle w:val="EndNoteBibliography"/>
        <w:spacing w:after="240"/>
      </w:pPr>
      <w:r w:rsidRPr="00183FDB">
        <w:t>13.</w:t>
      </w:r>
      <w:r w:rsidRPr="00183FDB">
        <w:tab/>
        <w:t xml:space="preserve">McNaughton RJ, Adams J, Shucksmith J. Acceptability of financial incentives or quasi-mandatory schemes to increase uptake of immunisations in preschool children in the United </w:t>
      </w:r>
      <w:r w:rsidRPr="00183FDB">
        <w:lastRenderedPageBreak/>
        <w:t xml:space="preserve">Kingdom: Qualitative study with parents and service delivery staff. Vaccine. 2016. doi: </w:t>
      </w:r>
      <w:hyperlink r:id="rId4" w:history="1">
        <w:r w:rsidRPr="00183FDB">
          <w:rPr>
            <w:rStyle w:val="Hyperlink"/>
          </w:rPr>
          <w:t>http://dx.doi.org/10.1016/j.vaccine.2016.03.009</w:t>
        </w:r>
      </w:hyperlink>
      <w:r w:rsidRPr="00183FDB">
        <w:t>.</w:t>
      </w:r>
    </w:p>
    <w:p w:rsidR="00183FDB" w:rsidRPr="00183FDB" w:rsidRDefault="00183FDB" w:rsidP="00183FDB">
      <w:pPr>
        <w:pStyle w:val="EndNoteBibliography"/>
      </w:pPr>
      <w:r w:rsidRPr="00183FDB">
        <w:t>14.</w:t>
      </w:r>
      <w:r w:rsidRPr="00183FDB">
        <w:tab/>
        <w:t>Mills S, Brown H, Wrieden W, White M, Adams J. Factors influencing cooking behaviour and decisions not to cook in UK adults: qualitative interview study with photoelicitation. in preparation. 2016.</w:t>
      </w:r>
    </w:p>
    <w:p w:rsidR="00183FDB" w:rsidRDefault="00183FDB">
      <w:r>
        <w:fldChar w:fldCharType="end"/>
      </w:r>
    </w:p>
    <w:sectPr w:rsidR="00183F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rs5rpsrevpxr2oer59dprv2n0xxvzadef59t&quot;&gt;Jean&amp;apos;s masterfile&lt;record-ids&gt;&lt;item&gt;7909&lt;/item&gt;&lt;item&gt;11163&lt;/item&gt;&lt;item&gt;11333&lt;/item&gt;&lt;item&gt;11409&lt;/item&gt;&lt;item&gt;11419&lt;/item&gt;&lt;item&gt;11484&lt;/item&gt;&lt;item&gt;11537&lt;/item&gt;&lt;item&gt;11804&lt;/item&gt;&lt;item&gt;11811&lt;/item&gt;&lt;item&gt;11812&lt;/item&gt;&lt;item&gt;11813&lt;/item&gt;&lt;item&gt;11814&lt;/item&gt;&lt;item&gt;11815&lt;/item&gt;&lt;item&gt;11816&lt;/item&gt;&lt;/record-ids&gt;&lt;/item&gt;&lt;/Libraries&gt;"/>
  </w:docVars>
  <w:rsids>
    <w:rsidRoot w:val="00183FDB"/>
    <w:rsid w:val="00183FDB"/>
    <w:rsid w:val="00334412"/>
    <w:rsid w:val="004B1462"/>
    <w:rsid w:val="007C40A8"/>
    <w:rsid w:val="00881A63"/>
    <w:rsid w:val="008C51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0221286-AACE-481B-8C4D-8FAE091AB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183FDB"/>
    <w:pPr>
      <w:spacing w:line="240" w:lineRule="auto"/>
    </w:pPr>
    <w:rPr>
      <w:sz w:val="20"/>
      <w:szCs w:val="20"/>
    </w:rPr>
  </w:style>
  <w:style w:type="character" w:customStyle="1" w:styleId="CommentTextChar">
    <w:name w:val="Comment Text Char"/>
    <w:basedOn w:val="DefaultParagraphFont"/>
    <w:link w:val="CommentText"/>
    <w:uiPriority w:val="99"/>
    <w:semiHidden/>
    <w:rsid w:val="00183FDB"/>
    <w:rPr>
      <w:sz w:val="20"/>
      <w:szCs w:val="20"/>
    </w:rPr>
  </w:style>
  <w:style w:type="character" w:styleId="CommentReference">
    <w:name w:val="annotation reference"/>
    <w:basedOn w:val="DefaultParagraphFont"/>
    <w:uiPriority w:val="99"/>
    <w:semiHidden/>
    <w:unhideWhenUsed/>
    <w:rsid w:val="00183FDB"/>
    <w:rPr>
      <w:sz w:val="18"/>
      <w:szCs w:val="18"/>
    </w:rPr>
  </w:style>
  <w:style w:type="paragraph" w:styleId="BalloonText">
    <w:name w:val="Balloon Text"/>
    <w:basedOn w:val="Normal"/>
    <w:link w:val="BalloonTextChar"/>
    <w:uiPriority w:val="99"/>
    <w:semiHidden/>
    <w:unhideWhenUsed/>
    <w:rsid w:val="00183F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3FDB"/>
    <w:rPr>
      <w:rFonts w:ascii="Segoe UI" w:hAnsi="Segoe UI" w:cs="Segoe UI"/>
      <w:sz w:val="18"/>
      <w:szCs w:val="18"/>
    </w:rPr>
  </w:style>
  <w:style w:type="paragraph" w:customStyle="1" w:styleId="EndNoteBibliographyTitle">
    <w:name w:val="EndNote Bibliography Title"/>
    <w:basedOn w:val="Normal"/>
    <w:link w:val="EndNoteBibliographyTitleChar"/>
    <w:rsid w:val="00183FD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83FDB"/>
    <w:rPr>
      <w:rFonts w:ascii="Calibri" w:hAnsi="Calibri"/>
      <w:noProof/>
      <w:lang w:val="en-US"/>
    </w:rPr>
  </w:style>
  <w:style w:type="paragraph" w:customStyle="1" w:styleId="EndNoteBibliography">
    <w:name w:val="EndNote Bibliography"/>
    <w:basedOn w:val="Normal"/>
    <w:link w:val="EndNoteBibliographyChar"/>
    <w:rsid w:val="00183FDB"/>
    <w:pPr>
      <w:spacing w:line="480" w:lineRule="auto"/>
    </w:pPr>
    <w:rPr>
      <w:rFonts w:ascii="Calibri" w:hAnsi="Calibri"/>
      <w:noProof/>
      <w:lang w:val="en-US"/>
    </w:rPr>
  </w:style>
  <w:style w:type="character" w:customStyle="1" w:styleId="EndNoteBibliographyChar">
    <w:name w:val="EndNote Bibliography Char"/>
    <w:basedOn w:val="DefaultParagraphFont"/>
    <w:link w:val="EndNoteBibliography"/>
    <w:rsid w:val="00183FDB"/>
    <w:rPr>
      <w:rFonts w:ascii="Calibri" w:hAnsi="Calibri"/>
      <w:noProof/>
      <w:lang w:val="en-US"/>
    </w:rPr>
  </w:style>
  <w:style w:type="character" w:styleId="Hyperlink">
    <w:name w:val="Hyperlink"/>
    <w:basedOn w:val="DefaultParagraphFont"/>
    <w:uiPriority w:val="99"/>
    <w:unhideWhenUsed/>
    <w:rsid w:val="00183FD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dx.doi.org/10.1016/j.vaccine.2016.03.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622</Words>
  <Characters>354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Adams</dc:creator>
  <cp:keywords/>
  <dc:description/>
  <cp:lastModifiedBy>Jean Adams</cp:lastModifiedBy>
  <cp:revision>3</cp:revision>
  <dcterms:created xsi:type="dcterms:W3CDTF">2016-04-12T11:13:00Z</dcterms:created>
  <dcterms:modified xsi:type="dcterms:W3CDTF">2016-08-12T16:43:00Z</dcterms:modified>
</cp:coreProperties>
</file>